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C9FB8" w14:textId="3B9D5BB5" w:rsidR="00150539" w:rsidRPr="00365FED" w:rsidRDefault="00150539" w:rsidP="00BC3140">
      <w:pPr>
        <w:pStyle w:val="ReportGuidelines"/>
        <w:jc w:val="center"/>
        <w:rPr>
          <w:sz w:val="28"/>
          <w:szCs w:val="24"/>
        </w:rPr>
      </w:pPr>
      <w:r w:rsidRPr="00365FED">
        <w:rPr>
          <w:noProof/>
          <w:sz w:val="28"/>
          <w:szCs w:val="24"/>
        </w:rPr>
        <w:drawing>
          <wp:inline distT="0" distB="0" distL="0" distR="0" wp14:anchorId="1788CAE0" wp14:editId="15777E83">
            <wp:extent cx="3081655" cy="1733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1655" cy="1733550"/>
                    </a:xfrm>
                    <a:prstGeom prst="rect">
                      <a:avLst/>
                    </a:prstGeom>
                    <a:noFill/>
                    <a:ln>
                      <a:noFill/>
                    </a:ln>
                    <a:effectLst>
                      <a:outerShdw blurRad="50800" dist="50800" dir="5400000" algn="ctr" rotWithShape="0">
                        <a:schemeClr val="bg1"/>
                      </a:outerShdw>
                    </a:effectLst>
                  </pic:spPr>
                </pic:pic>
              </a:graphicData>
            </a:graphic>
          </wp:inline>
        </w:drawing>
      </w:r>
    </w:p>
    <w:p w14:paraId="09285839" w14:textId="77777777" w:rsidR="00150539" w:rsidRPr="00365FED" w:rsidRDefault="00150539" w:rsidP="00150539">
      <w:pPr>
        <w:pStyle w:val="Title"/>
        <w:jc w:val="center"/>
        <w:rPr>
          <w:sz w:val="72"/>
        </w:rPr>
      </w:pPr>
      <w:r w:rsidRPr="00365FED">
        <w:rPr>
          <w:sz w:val="72"/>
        </w:rPr>
        <w:t>Computer Games Development SE607</w:t>
      </w:r>
    </w:p>
    <w:p w14:paraId="6BCD46AA" w14:textId="77777777" w:rsidR="00150539" w:rsidRPr="00365FED" w:rsidRDefault="00150539" w:rsidP="00150539">
      <w:pPr>
        <w:pStyle w:val="Title"/>
        <w:jc w:val="center"/>
        <w:rPr>
          <w:sz w:val="72"/>
        </w:rPr>
      </w:pPr>
      <w:r w:rsidRPr="00365FED">
        <w:rPr>
          <w:sz w:val="72"/>
        </w:rPr>
        <w:t xml:space="preserve">Technical Design Document </w:t>
      </w:r>
    </w:p>
    <w:p w14:paraId="3D1CDE4B" w14:textId="77777777" w:rsidR="00150539" w:rsidRPr="00365FED" w:rsidRDefault="00150539" w:rsidP="00150539">
      <w:pPr>
        <w:pStyle w:val="Title"/>
        <w:jc w:val="center"/>
        <w:rPr>
          <w:sz w:val="72"/>
        </w:rPr>
      </w:pPr>
      <w:r w:rsidRPr="00365FED">
        <w:rPr>
          <w:sz w:val="72"/>
        </w:rPr>
        <w:t>Year IV</w:t>
      </w:r>
    </w:p>
    <w:p w14:paraId="5A39BBE3" w14:textId="77777777" w:rsidR="002D2FA5" w:rsidRPr="00365FED" w:rsidRDefault="002D2FA5" w:rsidP="00150539">
      <w:pPr>
        <w:pStyle w:val="ReportGuidelines"/>
        <w:rPr>
          <w:sz w:val="28"/>
          <w:szCs w:val="24"/>
        </w:rPr>
      </w:pPr>
    </w:p>
    <w:p w14:paraId="41C8F396" w14:textId="77777777" w:rsidR="002D2FA5" w:rsidRPr="00365FED" w:rsidRDefault="002D2FA5" w:rsidP="00255E27">
      <w:pPr>
        <w:pStyle w:val="ReportGuidelines"/>
        <w:jc w:val="center"/>
        <w:rPr>
          <w:sz w:val="28"/>
          <w:szCs w:val="24"/>
        </w:rPr>
      </w:pPr>
    </w:p>
    <w:p w14:paraId="72A3D3EC" w14:textId="77777777" w:rsidR="002D2FA5" w:rsidRPr="00365FED" w:rsidRDefault="002D2FA5" w:rsidP="00E247BC">
      <w:pPr>
        <w:pStyle w:val="Title"/>
        <w:jc w:val="center"/>
        <w:rPr>
          <w:sz w:val="36"/>
          <w:szCs w:val="32"/>
        </w:rPr>
      </w:pPr>
    </w:p>
    <w:p w14:paraId="47B9C396" w14:textId="422C400E" w:rsidR="002D2FA5" w:rsidRPr="00365FED" w:rsidRDefault="002D2FA5" w:rsidP="00E247BC">
      <w:pPr>
        <w:pStyle w:val="Title"/>
        <w:jc w:val="center"/>
        <w:rPr>
          <w:sz w:val="36"/>
          <w:szCs w:val="32"/>
        </w:rPr>
      </w:pPr>
      <w:r w:rsidRPr="00365FED">
        <w:rPr>
          <w:sz w:val="36"/>
          <w:szCs w:val="32"/>
        </w:rPr>
        <w:t>[</w:t>
      </w:r>
      <w:r w:rsidR="00C05144" w:rsidRPr="00365FED">
        <w:rPr>
          <w:sz w:val="36"/>
          <w:szCs w:val="32"/>
        </w:rPr>
        <w:t>Leo Chen</w:t>
      </w:r>
      <w:r w:rsidRPr="00365FED">
        <w:rPr>
          <w:sz w:val="36"/>
          <w:szCs w:val="32"/>
        </w:rPr>
        <w:t>]</w:t>
      </w:r>
    </w:p>
    <w:p w14:paraId="21C2233E" w14:textId="729DBE8E" w:rsidR="002D2FA5" w:rsidRPr="00365FED" w:rsidRDefault="002D2FA5" w:rsidP="00E247BC">
      <w:pPr>
        <w:pStyle w:val="Title"/>
        <w:jc w:val="center"/>
        <w:rPr>
          <w:sz w:val="36"/>
          <w:szCs w:val="32"/>
        </w:rPr>
      </w:pPr>
      <w:r w:rsidRPr="00365FED">
        <w:rPr>
          <w:sz w:val="36"/>
          <w:szCs w:val="32"/>
        </w:rPr>
        <w:t>[</w:t>
      </w:r>
      <w:r w:rsidR="00C05144" w:rsidRPr="00365FED">
        <w:rPr>
          <w:sz w:val="36"/>
          <w:szCs w:val="32"/>
        </w:rPr>
        <w:t>C00250593</w:t>
      </w:r>
      <w:r w:rsidRPr="00365FED">
        <w:rPr>
          <w:sz w:val="36"/>
          <w:szCs w:val="32"/>
        </w:rPr>
        <w:t>]</w:t>
      </w:r>
    </w:p>
    <w:p w14:paraId="20D18038" w14:textId="03377AA2" w:rsidR="00F04A6C" w:rsidRPr="00365FED" w:rsidRDefault="00F04A6C" w:rsidP="00E247BC">
      <w:pPr>
        <w:pStyle w:val="Title"/>
        <w:jc w:val="center"/>
        <w:rPr>
          <w:sz w:val="72"/>
        </w:rPr>
      </w:pPr>
      <w:r w:rsidRPr="00365FED">
        <w:rPr>
          <w:sz w:val="36"/>
          <w:szCs w:val="32"/>
        </w:rPr>
        <w:t>[</w:t>
      </w:r>
      <w:r w:rsidR="000F1627" w:rsidRPr="00365FED">
        <w:rPr>
          <w:sz w:val="36"/>
          <w:szCs w:val="32"/>
        </w:rPr>
        <w:t>2</w:t>
      </w:r>
      <w:r w:rsidR="007F2BA5">
        <w:rPr>
          <w:sz w:val="36"/>
          <w:szCs w:val="32"/>
        </w:rPr>
        <w:t>6</w:t>
      </w:r>
      <w:r w:rsidR="00C05144" w:rsidRPr="00365FED">
        <w:rPr>
          <w:sz w:val="36"/>
          <w:szCs w:val="32"/>
        </w:rPr>
        <w:t>/</w:t>
      </w:r>
      <w:r w:rsidR="000F1627" w:rsidRPr="00365FED">
        <w:rPr>
          <w:sz w:val="36"/>
          <w:szCs w:val="32"/>
        </w:rPr>
        <w:t>04</w:t>
      </w:r>
      <w:r w:rsidR="00C05144" w:rsidRPr="00365FED">
        <w:rPr>
          <w:sz w:val="36"/>
          <w:szCs w:val="32"/>
        </w:rPr>
        <w:t>/2023</w:t>
      </w:r>
      <w:r w:rsidRPr="00365FED">
        <w:rPr>
          <w:sz w:val="36"/>
          <w:szCs w:val="32"/>
        </w:rPr>
        <w:t>]</w:t>
      </w:r>
    </w:p>
    <w:p w14:paraId="0D0B940D" w14:textId="77777777" w:rsidR="00F452DC" w:rsidRPr="00365FED" w:rsidRDefault="00F452DC" w:rsidP="005105CE">
      <w:pPr>
        <w:pStyle w:val="Heading1"/>
        <w:rPr>
          <w:sz w:val="28"/>
          <w:szCs w:val="24"/>
          <w:lang w:val="ga-IE"/>
        </w:rPr>
      </w:pPr>
    </w:p>
    <w:p w14:paraId="0E27B00A" w14:textId="77777777" w:rsidR="00F452DC" w:rsidRPr="00365FED" w:rsidRDefault="00F452DC" w:rsidP="005105CE">
      <w:pPr>
        <w:pStyle w:val="Heading1"/>
        <w:rPr>
          <w:sz w:val="28"/>
          <w:szCs w:val="24"/>
          <w:lang w:val="ga-IE"/>
        </w:rPr>
      </w:pPr>
    </w:p>
    <w:p w14:paraId="60061E4C" w14:textId="77777777" w:rsidR="00F452DC" w:rsidRPr="00365FED" w:rsidRDefault="00F452DC" w:rsidP="005105CE">
      <w:pPr>
        <w:pStyle w:val="Heading1"/>
        <w:rPr>
          <w:sz w:val="28"/>
          <w:szCs w:val="24"/>
          <w:lang w:val="ga-IE"/>
        </w:rPr>
      </w:pPr>
    </w:p>
    <w:p w14:paraId="44EAFD9C" w14:textId="77777777" w:rsidR="00F452DC" w:rsidRPr="00365FED" w:rsidRDefault="00F452DC" w:rsidP="005105CE">
      <w:pPr>
        <w:pStyle w:val="Heading1"/>
        <w:rPr>
          <w:sz w:val="28"/>
          <w:szCs w:val="24"/>
          <w:lang w:val="ga-IE"/>
        </w:rPr>
      </w:pPr>
    </w:p>
    <w:p w14:paraId="4B94D5A5" w14:textId="77777777" w:rsidR="00F452DC" w:rsidRPr="00365FED" w:rsidRDefault="00F452DC" w:rsidP="005105CE">
      <w:pPr>
        <w:pStyle w:val="Heading1"/>
        <w:rPr>
          <w:sz w:val="28"/>
          <w:szCs w:val="24"/>
          <w:lang w:val="ga-IE"/>
        </w:rPr>
      </w:pPr>
    </w:p>
    <w:p w14:paraId="3DEEC669" w14:textId="77777777" w:rsidR="00F452DC" w:rsidRPr="00365FED" w:rsidRDefault="00F452DC" w:rsidP="005105CE">
      <w:pPr>
        <w:pStyle w:val="Heading1"/>
        <w:rPr>
          <w:sz w:val="28"/>
          <w:szCs w:val="24"/>
          <w:lang w:val="ga-IE"/>
        </w:rPr>
      </w:pPr>
    </w:p>
    <w:p w14:paraId="45FB0818" w14:textId="0C5DF1D7" w:rsidR="00F452DC" w:rsidRDefault="00F452DC" w:rsidP="005105CE">
      <w:pPr>
        <w:pStyle w:val="Heading1"/>
        <w:rPr>
          <w:sz w:val="28"/>
          <w:szCs w:val="24"/>
          <w:lang w:val="ga-IE"/>
        </w:rPr>
      </w:pPr>
    </w:p>
    <w:p w14:paraId="0B137058" w14:textId="77777777" w:rsidR="00BC3140" w:rsidRPr="00BC3140" w:rsidRDefault="00BC3140" w:rsidP="00BC3140">
      <w:pPr>
        <w:rPr>
          <w:lang w:val="ga-IE"/>
        </w:rPr>
      </w:pPr>
    </w:p>
    <w:p w14:paraId="0182F15A" w14:textId="77777777" w:rsidR="00BC3140" w:rsidRPr="00123BBE" w:rsidRDefault="00BC3140" w:rsidP="00BC3140">
      <w:pPr>
        <w:pStyle w:val="Title"/>
        <w:jc w:val="center"/>
        <w:rPr>
          <w:b/>
          <w:lang w:val="en-US"/>
        </w:rPr>
      </w:pPr>
      <w:r w:rsidRPr="00123BBE">
        <w:rPr>
          <w:b/>
          <w:lang w:val="en-US"/>
        </w:rPr>
        <w:lastRenderedPageBreak/>
        <w:t>DECLARATION</w:t>
      </w:r>
    </w:p>
    <w:p w14:paraId="1771C6FD" w14:textId="77777777" w:rsidR="00BC3140" w:rsidRPr="0012007D" w:rsidRDefault="00BC3140" w:rsidP="00BC3140">
      <w:pPr>
        <w:rPr>
          <w:lang w:val="en-US"/>
        </w:rPr>
      </w:pPr>
      <w:r w:rsidRPr="0012007D">
        <w:rPr>
          <w:lang w:val="en-US"/>
        </w:rPr>
        <w:t>﻿</w:t>
      </w:r>
    </w:p>
    <w:p w14:paraId="02EBA1B8" w14:textId="77777777" w:rsidR="00BC3140" w:rsidRDefault="00BC3140" w:rsidP="00BC3140">
      <w:pPr>
        <w:rPr>
          <w:lang w:val="en-US"/>
        </w:rPr>
      </w:pPr>
      <w:r w:rsidRPr="0047534A">
        <w:rPr>
          <w:noProof/>
          <w:lang w:val="en-US"/>
        </w:rPr>
        <mc:AlternateContent>
          <mc:Choice Requires="wps">
            <w:drawing>
              <wp:anchor distT="45720" distB="45720" distL="114300" distR="114300" simplePos="0" relativeHeight="251659264" behindDoc="0" locked="0" layoutInCell="1" allowOverlap="1" wp14:anchorId="6451E307" wp14:editId="347F5E0F">
                <wp:simplePos x="0" y="0"/>
                <wp:positionH relativeFrom="column">
                  <wp:posOffset>238125</wp:posOffset>
                </wp:positionH>
                <wp:positionV relativeFrom="paragraph">
                  <wp:posOffset>5080</wp:posOffset>
                </wp:positionV>
                <wp:extent cx="4738370" cy="447675"/>
                <wp:effectExtent l="0" t="0" r="2413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8370" cy="447675"/>
                        </a:xfrm>
                        <a:prstGeom prst="rect">
                          <a:avLst/>
                        </a:prstGeom>
                        <a:solidFill>
                          <a:srgbClr val="FFFFFF"/>
                        </a:solidFill>
                        <a:ln w="9525">
                          <a:solidFill>
                            <a:srgbClr val="000000"/>
                          </a:solidFill>
                          <a:miter lim="800000"/>
                          <a:headEnd/>
                          <a:tailEnd/>
                        </a:ln>
                      </wps:spPr>
                      <wps:txbx>
                        <w:txbxContent>
                          <w:p w14:paraId="6C8F1348" w14:textId="77777777" w:rsidR="00BC3140" w:rsidRPr="00123BBE" w:rsidRDefault="00BC3140" w:rsidP="00BC3140">
                            <w:pPr>
                              <w:jc w:val="center"/>
                              <w:rPr>
                                <w:b/>
                                <w:lang w:val="en-US"/>
                              </w:rPr>
                            </w:pPr>
                            <w:r w:rsidRPr="00123BBE">
                              <w:rPr>
                                <w:b/>
                                <w:lang w:val="en-US"/>
                              </w:rPr>
                              <w:t>Work submitted for assessment which does not include this declaration will not be assess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451E307" id="_x0000_t202" coordsize="21600,21600" o:spt="202" path="m,l,21600r21600,l21600,xe">
                <v:stroke joinstyle="miter"/>
                <v:path gradientshapeok="t" o:connecttype="rect"/>
              </v:shapetype>
              <v:shape id="Text Box 2" o:spid="_x0000_s1026" type="#_x0000_t202" style="position:absolute;margin-left:18.75pt;margin-top:.4pt;width:373.1pt;height:35.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">
                <v:textbox>
                  <w:txbxContent>
                    <w:p w14:paraId="6C8F1348" w14:textId="77777777" w:rsidR="00BC3140" w:rsidRPr="00123BBE" w:rsidRDefault="00BC3140" w:rsidP="00BC3140">
                      <w:pPr>
                        <w:jc w:val="center"/>
                        <w:rPr>
                          <w:b/>
                          <w:lang w:val="en-US"/>
                        </w:rPr>
                      </w:pPr>
                      <w:r w:rsidRPr="00123BBE">
                        <w:rPr>
                          <w:b/>
                          <w:lang w:val="en-US"/>
                        </w:rPr>
                        <w:t>Work submitted for assessment which does not include this declaration will not be assessed.</w:t>
                      </w:r>
                    </w:p>
                  </w:txbxContent>
                </v:textbox>
                <w10:wrap type="square"/>
              </v:shape>
            </w:pict>
          </mc:Fallback>
        </mc:AlternateContent>
      </w:r>
    </w:p>
    <w:p w14:paraId="24A7CB9A" w14:textId="77777777" w:rsidR="00BC3140" w:rsidRDefault="00BC3140" w:rsidP="00BC3140">
      <w:pPr>
        <w:rPr>
          <w:lang w:val="en-US"/>
        </w:rPr>
      </w:pPr>
    </w:p>
    <w:p w14:paraId="543A942C" w14:textId="77777777" w:rsidR="00BC3140" w:rsidRDefault="00BC3140" w:rsidP="00BC3140">
      <w:pPr>
        <w:rPr>
          <w:lang w:val="en-US"/>
        </w:rPr>
      </w:pPr>
    </w:p>
    <w:p w14:paraId="66533E2D" w14:textId="77777777" w:rsidR="00BC3140" w:rsidRDefault="00BC3140" w:rsidP="00BC3140">
      <w:pPr>
        <w:rPr>
          <w:lang w:val="en-US"/>
        </w:rPr>
      </w:pPr>
    </w:p>
    <w:p w14:paraId="228532F2" w14:textId="77777777" w:rsidR="00BC3140" w:rsidRPr="00123BBE" w:rsidRDefault="00BC3140" w:rsidP="00BC3140">
      <w:pPr>
        <w:pStyle w:val="ListParagraph"/>
        <w:numPr>
          <w:ilvl w:val="0"/>
          <w:numId w:val="14"/>
        </w:numPr>
        <w:rPr>
          <w:lang w:val="en-US"/>
        </w:rPr>
      </w:pPr>
      <w:r w:rsidRPr="00123BBE">
        <w:rPr>
          <w:lang w:val="en-US"/>
        </w:rPr>
        <w:t>I declare that all material in this submission e.g. thesis/essay/project/assignment is entirely my/our own work except where duly acknowledged.</w:t>
      </w:r>
    </w:p>
    <w:p w14:paraId="6B002549" w14:textId="77777777" w:rsidR="00BC3140" w:rsidRPr="00123BBE" w:rsidRDefault="00BC3140" w:rsidP="00BC3140">
      <w:pPr>
        <w:pStyle w:val="ListParagraph"/>
        <w:numPr>
          <w:ilvl w:val="0"/>
          <w:numId w:val="14"/>
        </w:numPr>
        <w:rPr>
          <w:lang w:val="en-US"/>
        </w:rPr>
      </w:pPr>
      <w:r w:rsidRPr="00123BBE">
        <w:rPr>
          <w:lang w:val="en-US"/>
        </w:rPr>
        <w:t>I have cited the sources of all quotations, paraphrases, summaries of information, tables, diagrams or other material; including software and other electronic media in which intellectual property rights may reside.</w:t>
      </w:r>
    </w:p>
    <w:p w14:paraId="7FA34445" w14:textId="77777777" w:rsidR="00BC3140" w:rsidRPr="00123BBE" w:rsidRDefault="00BC3140" w:rsidP="00BC3140">
      <w:pPr>
        <w:pStyle w:val="ListParagraph"/>
        <w:numPr>
          <w:ilvl w:val="0"/>
          <w:numId w:val="14"/>
        </w:numPr>
        <w:rPr>
          <w:lang w:val="en-US"/>
        </w:rPr>
      </w:pPr>
      <w:r w:rsidRPr="00123BBE">
        <w:rPr>
          <w:lang w:val="en-US"/>
        </w:rPr>
        <w:t>I have provided a complete bibliography of all works and sources used in the preparation of this submission.</w:t>
      </w:r>
    </w:p>
    <w:p w14:paraId="357F1ADB" w14:textId="77777777" w:rsidR="00BC3140" w:rsidRDefault="00BC3140" w:rsidP="00BC3140">
      <w:pPr>
        <w:pStyle w:val="ListParagraph"/>
        <w:numPr>
          <w:ilvl w:val="0"/>
          <w:numId w:val="14"/>
        </w:numPr>
        <w:rPr>
          <w:lang w:val="en-US"/>
        </w:rPr>
      </w:pPr>
      <w:r w:rsidRPr="00123BBE">
        <w:rPr>
          <w:lang w:val="en-US"/>
        </w:rPr>
        <w:t>I understand that failure to comply with the Institute's regulations governing plagiarism constitutes a serious offence.</w:t>
      </w:r>
    </w:p>
    <w:p w14:paraId="68360CE9" w14:textId="77777777" w:rsidR="00BC3140" w:rsidRPr="00027EC2" w:rsidRDefault="00BC3140" w:rsidP="00BC3140">
      <w:pPr>
        <w:pStyle w:val="ListParagraph"/>
        <w:rPr>
          <w:lang w:val="en-US"/>
        </w:rPr>
      </w:pPr>
    </w:p>
    <w:p w14:paraId="7C9A402D" w14:textId="77777777" w:rsidR="00BC3140" w:rsidRPr="0012007D" w:rsidRDefault="00BC3140" w:rsidP="00BC3140">
      <w:pPr>
        <w:rPr>
          <w:lang w:val="en-US"/>
        </w:rPr>
      </w:pPr>
      <w:r w:rsidRPr="0012007D">
        <w:rPr>
          <w:lang w:val="en-US"/>
        </w:rPr>
        <w:t>Student Name: (Printed)</w:t>
      </w:r>
      <w:r>
        <w:rPr>
          <w:lang w:val="en-US"/>
        </w:rPr>
        <w:t xml:space="preserve"> Leo Chen</w:t>
      </w:r>
    </w:p>
    <w:p w14:paraId="449CF004" w14:textId="26FC16A2" w:rsidR="00BC3140" w:rsidRPr="0012007D" w:rsidRDefault="00BC3140" w:rsidP="00BC3140">
      <w:pPr>
        <w:rPr>
          <w:lang w:val="en-US"/>
        </w:rPr>
      </w:pPr>
      <w:r w:rsidRPr="0012007D">
        <w:rPr>
          <w:lang w:val="en-US"/>
        </w:rPr>
        <w:t>Student Number(s):</w:t>
      </w:r>
      <w:r w:rsidRPr="00123BBE">
        <w:rPr>
          <w:lang w:val="en-US"/>
        </w:rPr>
        <w:t xml:space="preserve"> </w:t>
      </w:r>
      <w:r>
        <w:rPr>
          <w:lang w:val="en-US"/>
        </w:rPr>
        <w:tab/>
        <w:t xml:space="preserve"> </w:t>
      </w:r>
      <w:r w:rsidR="004C5683">
        <w:rPr>
          <w:lang w:val="en-US"/>
        </w:rPr>
        <w:t xml:space="preserve">   </w:t>
      </w:r>
      <w:r>
        <w:rPr>
          <w:lang w:val="en-US"/>
        </w:rPr>
        <w:t>C00250593</w:t>
      </w:r>
    </w:p>
    <w:p w14:paraId="53B0920F" w14:textId="34C6DE87" w:rsidR="00BC3140" w:rsidRPr="0012007D" w:rsidRDefault="00BC3140" w:rsidP="00BC3140">
      <w:pPr>
        <w:rPr>
          <w:lang w:val="en-US"/>
        </w:rPr>
      </w:pPr>
      <w:r w:rsidRPr="0012007D">
        <w:rPr>
          <w:lang w:val="en-US"/>
        </w:rPr>
        <w:t>Signature(s):</w:t>
      </w:r>
      <w:r w:rsidRPr="00123BBE">
        <w:rPr>
          <w:lang w:val="en-US"/>
        </w:rPr>
        <w:t xml:space="preserve"> </w:t>
      </w:r>
      <w:r>
        <w:rPr>
          <w:lang w:val="en-US"/>
        </w:rPr>
        <w:tab/>
      </w:r>
      <w:r>
        <w:rPr>
          <w:lang w:val="en-US"/>
        </w:rPr>
        <w:tab/>
        <w:t xml:space="preserve"> </w:t>
      </w:r>
      <w:r w:rsidR="004C5683">
        <w:rPr>
          <w:lang w:val="en-US"/>
        </w:rPr>
        <w:t xml:space="preserve">   </w:t>
      </w:r>
      <w:r>
        <w:rPr>
          <w:lang w:val="en-US"/>
        </w:rPr>
        <w:t>Leo Chen</w:t>
      </w:r>
    </w:p>
    <w:p w14:paraId="37E023AA" w14:textId="08343673" w:rsidR="00BC3140" w:rsidRDefault="00BC3140" w:rsidP="00BC3140">
      <w:pPr>
        <w:rPr>
          <w:lang w:val="en-US"/>
        </w:rPr>
      </w:pPr>
      <w:r w:rsidRPr="0012007D">
        <w:rPr>
          <w:lang w:val="en-US"/>
        </w:rPr>
        <w:t>Date:</w:t>
      </w:r>
      <w:r>
        <w:rPr>
          <w:lang w:val="en-US"/>
        </w:rPr>
        <w:tab/>
      </w:r>
      <w:r>
        <w:rPr>
          <w:lang w:val="en-US"/>
        </w:rPr>
        <w:tab/>
      </w:r>
      <w:r>
        <w:rPr>
          <w:lang w:val="en-US"/>
        </w:rPr>
        <w:tab/>
        <w:t xml:space="preserve"> </w:t>
      </w:r>
      <w:r w:rsidR="004C5683">
        <w:rPr>
          <w:lang w:val="en-US"/>
        </w:rPr>
        <w:t xml:space="preserve">   </w:t>
      </w:r>
      <w:r>
        <w:rPr>
          <w:lang w:val="en-US"/>
        </w:rPr>
        <w:t>2</w:t>
      </w:r>
      <w:r w:rsidR="00305194">
        <w:rPr>
          <w:lang w:val="en-US"/>
        </w:rPr>
        <w:t>6</w:t>
      </w:r>
      <w:r>
        <w:rPr>
          <w:lang w:val="en-US"/>
        </w:rPr>
        <w:t>/04/2023</w:t>
      </w:r>
    </w:p>
    <w:p w14:paraId="2CC4FEE9" w14:textId="77777777" w:rsidR="00BC3140" w:rsidRDefault="00BC3140" w:rsidP="00BC3140">
      <w:pPr>
        <w:rPr>
          <w:lang w:val="en-US"/>
        </w:rPr>
      </w:pPr>
    </w:p>
    <w:p w14:paraId="1C73F56E" w14:textId="77777777" w:rsidR="00BC3140" w:rsidRPr="0012007D" w:rsidRDefault="00BC3140" w:rsidP="00BC3140">
      <w:pPr>
        <w:rPr>
          <w:lang w:val="en-US"/>
        </w:rPr>
      </w:pPr>
      <w:r>
        <w:rPr>
          <w:lang w:val="en-US"/>
        </w:rPr>
        <w:t>--------------------------------------------------------------------------------------------------------</w:t>
      </w:r>
    </w:p>
    <w:p w14:paraId="279B4D10" w14:textId="77777777" w:rsidR="00BC3140" w:rsidRPr="005C59EA" w:rsidRDefault="00BC3140" w:rsidP="00BC3140">
      <w:pPr>
        <w:rPr>
          <w:b/>
          <w:lang w:val="en-US"/>
        </w:rPr>
      </w:pPr>
      <w:r w:rsidRPr="005C59EA">
        <w:rPr>
          <w:b/>
          <w:lang w:val="en-US"/>
        </w:rPr>
        <w:t>Please note:</w:t>
      </w:r>
    </w:p>
    <w:p w14:paraId="0BE818F6" w14:textId="77777777" w:rsidR="00BC3140" w:rsidRPr="00FB5C47" w:rsidRDefault="00BC3140" w:rsidP="00BC3140">
      <w:pPr>
        <w:pStyle w:val="ListParagraph"/>
        <w:numPr>
          <w:ilvl w:val="0"/>
          <w:numId w:val="15"/>
        </w:numPr>
        <w:rPr>
          <w:lang w:val="en-US"/>
        </w:rPr>
      </w:pPr>
      <w:r>
        <w:rPr>
          <w:lang w:val="en-US"/>
        </w:rPr>
        <w:t>*</w:t>
      </w:r>
      <w:r w:rsidRPr="00FB5C47">
        <w:rPr>
          <w:lang w:val="en-US"/>
        </w:rPr>
        <w:t>Individual declaration is required by each student for joint projects.</w:t>
      </w:r>
    </w:p>
    <w:p w14:paraId="6212470B" w14:textId="77777777" w:rsidR="00BC3140" w:rsidRPr="00FB5C47" w:rsidRDefault="00BC3140" w:rsidP="00BC3140">
      <w:pPr>
        <w:pStyle w:val="ListParagraph"/>
        <w:numPr>
          <w:ilvl w:val="0"/>
          <w:numId w:val="15"/>
        </w:numPr>
        <w:rPr>
          <w:lang w:val="en-US"/>
        </w:rPr>
      </w:pPr>
      <w:r w:rsidRPr="00FB5C47">
        <w:rPr>
          <w:lang w:val="en-US"/>
        </w:rPr>
        <w:t>Where projects are submitted electronically, students are required to submit their student number.</w:t>
      </w:r>
    </w:p>
    <w:p w14:paraId="723C5B3E" w14:textId="77777777" w:rsidR="00BC3140" w:rsidRPr="00FB5C47" w:rsidRDefault="00BC3140" w:rsidP="00BC3140">
      <w:pPr>
        <w:pStyle w:val="ListParagraph"/>
        <w:numPr>
          <w:ilvl w:val="0"/>
          <w:numId w:val="15"/>
        </w:numPr>
        <w:rPr>
          <w:lang w:val="en-US"/>
        </w:rPr>
      </w:pPr>
      <w:r w:rsidRPr="00FB5C47">
        <w:rPr>
          <w:lang w:val="en-US"/>
        </w:rPr>
        <w:t>The Institute regulations on plagiarism are set out in Section 10 of Examination and Assessment Regulations published each year in the Student Handbook.</w:t>
      </w:r>
    </w:p>
    <w:p w14:paraId="10854918" w14:textId="77777777" w:rsidR="00BC3140" w:rsidRPr="0012007D" w:rsidRDefault="00BC3140" w:rsidP="00BC3140">
      <w:pPr>
        <w:rPr>
          <w:lang w:val="en-US"/>
        </w:rPr>
      </w:pPr>
    </w:p>
    <w:p w14:paraId="049F31CB" w14:textId="77777777" w:rsidR="00916337" w:rsidRPr="00365FED" w:rsidRDefault="00255E27" w:rsidP="005105CE">
      <w:pPr>
        <w:pStyle w:val="Heading1"/>
        <w:rPr>
          <w:sz w:val="28"/>
          <w:szCs w:val="24"/>
        </w:rPr>
      </w:pPr>
      <w:r w:rsidRPr="00365FED">
        <w:rPr>
          <w:sz w:val="28"/>
          <w:szCs w:val="24"/>
        </w:rPr>
        <w:br w:type="page"/>
      </w:r>
    </w:p>
    <w:p w14:paraId="406425CA" w14:textId="77777777" w:rsidR="00916337" w:rsidRPr="00365FED" w:rsidRDefault="00916337">
      <w:pPr>
        <w:pStyle w:val="TOCHeading"/>
        <w:rPr>
          <w:b/>
          <w:sz w:val="28"/>
          <w:szCs w:val="24"/>
        </w:rPr>
      </w:pPr>
      <w:r w:rsidRPr="00365FED">
        <w:rPr>
          <w:b/>
          <w:sz w:val="28"/>
          <w:szCs w:val="24"/>
        </w:rPr>
        <w:lastRenderedPageBreak/>
        <w:t>Contents</w:t>
      </w:r>
    </w:p>
    <w:p w14:paraId="53128261" w14:textId="77777777" w:rsidR="002D5C1E" w:rsidRPr="00365FED" w:rsidRDefault="002D5C1E" w:rsidP="002D5C1E">
      <w:pPr>
        <w:rPr>
          <w:sz w:val="28"/>
          <w:lang w:val="en-US"/>
        </w:rPr>
      </w:pPr>
    </w:p>
    <w:p w14:paraId="1FF8BAD7" w14:textId="7861F48E" w:rsidR="00A57675" w:rsidRPr="00365FED" w:rsidRDefault="00916337">
      <w:pPr>
        <w:pStyle w:val="TOC1"/>
        <w:tabs>
          <w:tab w:val="right" w:leader="dot" w:pos="9016"/>
        </w:tabs>
        <w:rPr>
          <w:rFonts w:asciiTheme="minorHAnsi" w:eastAsiaTheme="minorEastAsia" w:hAnsiTheme="minorHAnsi" w:cstheme="minorBidi"/>
          <w:noProof/>
          <w:lang w:eastAsia="en-IE"/>
        </w:rPr>
      </w:pPr>
      <w:r w:rsidRPr="00365FED">
        <w:rPr>
          <w:sz w:val="28"/>
          <w:szCs w:val="24"/>
        </w:rPr>
        <w:fldChar w:fldCharType="begin"/>
      </w:r>
      <w:r w:rsidRPr="00365FED">
        <w:rPr>
          <w:sz w:val="28"/>
          <w:szCs w:val="24"/>
        </w:rPr>
        <w:instrText xml:space="preserve"> TOC \o "1-3" \h \z \u </w:instrText>
      </w:r>
      <w:r w:rsidRPr="00365FED">
        <w:rPr>
          <w:sz w:val="28"/>
          <w:szCs w:val="24"/>
        </w:rPr>
        <w:fldChar w:fldCharType="separate"/>
      </w:r>
      <w:hyperlink w:anchor="_Toc133346067" w:history="1">
        <w:r w:rsidR="00A57675" w:rsidRPr="00365FED">
          <w:rPr>
            <w:rStyle w:val="Hyperlink"/>
            <w:noProof/>
            <w:sz w:val="28"/>
          </w:rPr>
          <w:t>Acknowledgements</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67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2</w:t>
        </w:r>
        <w:r w:rsidR="00A57675" w:rsidRPr="00365FED">
          <w:rPr>
            <w:noProof/>
            <w:webHidden/>
            <w:sz w:val="28"/>
          </w:rPr>
          <w:fldChar w:fldCharType="end"/>
        </w:r>
      </w:hyperlink>
    </w:p>
    <w:p w14:paraId="24248E84" w14:textId="56C527BE" w:rsidR="00A57675" w:rsidRPr="00365FED" w:rsidRDefault="00000000">
      <w:pPr>
        <w:pStyle w:val="TOC1"/>
        <w:tabs>
          <w:tab w:val="right" w:leader="dot" w:pos="9016"/>
        </w:tabs>
        <w:rPr>
          <w:rFonts w:asciiTheme="minorHAnsi" w:eastAsiaTheme="minorEastAsia" w:hAnsiTheme="minorHAnsi" w:cstheme="minorBidi"/>
          <w:noProof/>
          <w:lang w:eastAsia="en-IE"/>
        </w:rPr>
      </w:pPr>
      <w:hyperlink w:anchor="_Toc133346068" w:history="1">
        <w:r w:rsidR="00A57675" w:rsidRPr="00365FED">
          <w:rPr>
            <w:rStyle w:val="Hyperlink"/>
            <w:noProof/>
            <w:sz w:val="28"/>
          </w:rPr>
          <w:t>Project Abstract</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68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2</w:t>
        </w:r>
        <w:r w:rsidR="00A57675" w:rsidRPr="00365FED">
          <w:rPr>
            <w:noProof/>
            <w:webHidden/>
            <w:sz w:val="28"/>
          </w:rPr>
          <w:fldChar w:fldCharType="end"/>
        </w:r>
      </w:hyperlink>
    </w:p>
    <w:p w14:paraId="297C3193" w14:textId="4F0D55D8" w:rsidR="00A57675" w:rsidRPr="00365FED" w:rsidRDefault="00000000">
      <w:pPr>
        <w:pStyle w:val="TOC1"/>
        <w:tabs>
          <w:tab w:val="right" w:leader="dot" w:pos="9016"/>
        </w:tabs>
        <w:rPr>
          <w:rFonts w:asciiTheme="minorHAnsi" w:eastAsiaTheme="minorEastAsia" w:hAnsiTheme="minorHAnsi" w:cstheme="minorBidi"/>
          <w:noProof/>
          <w:lang w:eastAsia="en-IE"/>
        </w:rPr>
      </w:pPr>
      <w:hyperlink w:anchor="_Toc133346069" w:history="1">
        <w:r w:rsidR="00A57675" w:rsidRPr="00365FED">
          <w:rPr>
            <w:rStyle w:val="Hyperlink"/>
            <w:noProof/>
            <w:sz w:val="28"/>
          </w:rPr>
          <w:t>Project Introduction</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69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2</w:t>
        </w:r>
        <w:r w:rsidR="00A57675" w:rsidRPr="00365FED">
          <w:rPr>
            <w:noProof/>
            <w:webHidden/>
            <w:sz w:val="28"/>
          </w:rPr>
          <w:fldChar w:fldCharType="end"/>
        </w:r>
      </w:hyperlink>
    </w:p>
    <w:p w14:paraId="1C86A328" w14:textId="1FD3FA47" w:rsidR="00A57675" w:rsidRPr="00365FED" w:rsidRDefault="00000000">
      <w:pPr>
        <w:pStyle w:val="TOC1"/>
        <w:tabs>
          <w:tab w:val="right" w:leader="dot" w:pos="9016"/>
        </w:tabs>
        <w:rPr>
          <w:rFonts w:asciiTheme="minorHAnsi" w:eastAsiaTheme="minorEastAsia" w:hAnsiTheme="minorHAnsi" w:cstheme="minorBidi"/>
          <w:noProof/>
          <w:lang w:eastAsia="en-IE"/>
        </w:rPr>
      </w:pPr>
      <w:hyperlink w:anchor="_Toc133346070" w:history="1">
        <w:r w:rsidR="00A57675" w:rsidRPr="00365FED">
          <w:rPr>
            <w:rStyle w:val="Hyperlink"/>
            <w:noProof/>
            <w:sz w:val="28"/>
          </w:rPr>
          <w:t>Literature Review</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70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3</w:t>
        </w:r>
        <w:r w:rsidR="00A57675" w:rsidRPr="00365FED">
          <w:rPr>
            <w:noProof/>
            <w:webHidden/>
            <w:sz w:val="28"/>
          </w:rPr>
          <w:fldChar w:fldCharType="end"/>
        </w:r>
      </w:hyperlink>
    </w:p>
    <w:p w14:paraId="742DE555" w14:textId="73829B6A" w:rsidR="00A57675" w:rsidRPr="00365FED" w:rsidRDefault="00000000">
      <w:pPr>
        <w:pStyle w:val="TOC2"/>
        <w:tabs>
          <w:tab w:val="right" w:leader="dot" w:pos="9016"/>
        </w:tabs>
        <w:rPr>
          <w:rFonts w:asciiTheme="minorHAnsi" w:eastAsiaTheme="minorEastAsia" w:hAnsiTheme="minorHAnsi" w:cstheme="minorBidi"/>
          <w:noProof/>
          <w:lang w:eastAsia="en-IE"/>
        </w:rPr>
      </w:pPr>
      <w:hyperlink w:anchor="_Toc133346071" w:history="1">
        <w:r w:rsidR="00A57675" w:rsidRPr="00365FED">
          <w:rPr>
            <w:rStyle w:val="Hyperlink"/>
            <w:noProof/>
            <w:sz w:val="28"/>
          </w:rPr>
          <w:t>Artificial Intelligence and Learning Algorithms in video games</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71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3</w:t>
        </w:r>
        <w:r w:rsidR="00A57675" w:rsidRPr="00365FED">
          <w:rPr>
            <w:noProof/>
            <w:webHidden/>
            <w:sz w:val="28"/>
          </w:rPr>
          <w:fldChar w:fldCharType="end"/>
        </w:r>
      </w:hyperlink>
    </w:p>
    <w:p w14:paraId="1FC3E9BD" w14:textId="6EC4CB73" w:rsidR="00A57675" w:rsidRPr="00365FED" w:rsidRDefault="00000000">
      <w:pPr>
        <w:pStyle w:val="TOC3"/>
        <w:tabs>
          <w:tab w:val="right" w:leader="dot" w:pos="9016"/>
        </w:tabs>
        <w:rPr>
          <w:rFonts w:asciiTheme="minorHAnsi" w:eastAsiaTheme="minorEastAsia" w:hAnsiTheme="minorHAnsi" w:cstheme="minorBidi"/>
          <w:noProof/>
          <w:lang w:eastAsia="en-IE"/>
        </w:rPr>
      </w:pPr>
      <w:hyperlink w:anchor="_Toc133346072" w:history="1">
        <w:r w:rsidR="00A57675" w:rsidRPr="00365FED">
          <w:rPr>
            <w:rStyle w:val="Hyperlink"/>
            <w:noProof/>
            <w:sz w:val="28"/>
          </w:rPr>
          <w:t>Real Time Strategy Games</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72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3</w:t>
        </w:r>
        <w:r w:rsidR="00A57675" w:rsidRPr="00365FED">
          <w:rPr>
            <w:noProof/>
            <w:webHidden/>
            <w:sz w:val="28"/>
          </w:rPr>
          <w:fldChar w:fldCharType="end"/>
        </w:r>
      </w:hyperlink>
    </w:p>
    <w:p w14:paraId="39EAB4E1" w14:textId="59D0769A" w:rsidR="00A57675" w:rsidRPr="00365FED" w:rsidRDefault="00000000">
      <w:pPr>
        <w:pStyle w:val="TOC3"/>
        <w:tabs>
          <w:tab w:val="right" w:leader="dot" w:pos="9016"/>
        </w:tabs>
        <w:rPr>
          <w:rFonts w:asciiTheme="minorHAnsi" w:eastAsiaTheme="minorEastAsia" w:hAnsiTheme="minorHAnsi" w:cstheme="minorBidi"/>
          <w:noProof/>
          <w:lang w:eastAsia="en-IE"/>
        </w:rPr>
      </w:pPr>
      <w:hyperlink w:anchor="_Toc133346073" w:history="1">
        <w:r w:rsidR="00A57675" w:rsidRPr="00365FED">
          <w:rPr>
            <w:rStyle w:val="Hyperlink"/>
            <w:noProof/>
            <w:sz w:val="28"/>
          </w:rPr>
          <w:t>StarCraft 2’s learning environment</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73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3</w:t>
        </w:r>
        <w:r w:rsidR="00A57675" w:rsidRPr="00365FED">
          <w:rPr>
            <w:noProof/>
            <w:webHidden/>
            <w:sz w:val="28"/>
          </w:rPr>
          <w:fldChar w:fldCharType="end"/>
        </w:r>
      </w:hyperlink>
    </w:p>
    <w:p w14:paraId="7C29DE92" w14:textId="5726042E" w:rsidR="00A57675" w:rsidRPr="00365FED" w:rsidRDefault="00000000">
      <w:pPr>
        <w:pStyle w:val="TOC3"/>
        <w:tabs>
          <w:tab w:val="right" w:leader="dot" w:pos="9016"/>
        </w:tabs>
        <w:rPr>
          <w:rFonts w:asciiTheme="minorHAnsi" w:eastAsiaTheme="minorEastAsia" w:hAnsiTheme="minorHAnsi" w:cstheme="minorBidi"/>
          <w:noProof/>
          <w:lang w:eastAsia="en-IE"/>
        </w:rPr>
      </w:pPr>
      <w:hyperlink w:anchor="_Toc133346074" w:history="1">
        <w:r w:rsidR="00A57675" w:rsidRPr="00365FED">
          <w:rPr>
            <w:rStyle w:val="Hyperlink"/>
            <w:noProof/>
            <w:sz w:val="28"/>
          </w:rPr>
          <w:t>Mirco-RTS-Py</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74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4</w:t>
        </w:r>
        <w:r w:rsidR="00A57675" w:rsidRPr="00365FED">
          <w:rPr>
            <w:noProof/>
            <w:webHidden/>
            <w:sz w:val="28"/>
          </w:rPr>
          <w:fldChar w:fldCharType="end"/>
        </w:r>
      </w:hyperlink>
    </w:p>
    <w:p w14:paraId="6D4C8823" w14:textId="0A06E123" w:rsidR="00A57675" w:rsidRPr="00365FED" w:rsidRDefault="00000000">
      <w:pPr>
        <w:pStyle w:val="TOC1"/>
        <w:tabs>
          <w:tab w:val="right" w:leader="dot" w:pos="9016"/>
        </w:tabs>
        <w:rPr>
          <w:rFonts w:asciiTheme="minorHAnsi" w:eastAsiaTheme="minorEastAsia" w:hAnsiTheme="minorHAnsi" w:cstheme="minorBidi"/>
          <w:noProof/>
          <w:lang w:eastAsia="en-IE"/>
        </w:rPr>
      </w:pPr>
      <w:hyperlink w:anchor="_Toc133346075" w:history="1">
        <w:r w:rsidR="00A57675" w:rsidRPr="00365FED">
          <w:rPr>
            <w:rStyle w:val="Hyperlink"/>
            <w:noProof/>
            <w:sz w:val="28"/>
          </w:rPr>
          <w:t>Project Overview</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75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4</w:t>
        </w:r>
        <w:r w:rsidR="00A57675" w:rsidRPr="00365FED">
          <w:rPr>
            <w:noProof/>
            <w:webHidden/>
            <w:sz w:val="28"/>
          </w:rPr>
          <w:fldChar w:fldCharType="end"/>
        </w:r>
      </w:hyperlink>
    </w:p>
    <w:p w14:paraId="2C0FA5B8" w14:textId="15D5CBC0" w:rsidR="00A57675" w:rsidRPr="00365FED" w:rsidRDefault="00000000">
      <w:pPr>
        <w:pStyle w:val="TOC2"/>
        <w:tabs>
          <w:tab w:val="right" w:leader="dot" w:pos="9016"/>
        </w:tabs>
        <w:rPr>
          <w:rFonts w:asciiTheme="minorHAnsi" w:eastAsiaTheme="minorEastAsia" w:hAnsiTheme="minorHAnsi" w:cstheme="minorBidi"/>
          <w:noProof/>
          <w:lang w:eastAsia="en-IE"/>
        </w:rPr>
      </w:pPr>
      <w:hyperlink w:anchor="_Toc133346076" w:history="1">
        <w:r w:rsidR="00A57675" w:rsidRPr="00365FED">
          <w:rPr>
            <w:rStyle w:val="Hyperlink"/>
            <w:noProof/>
            <w:sz w:val="28"/>
          </w:rPr>
          <w:t>A new game environment</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76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4</w:t>
        </w:r>
        <w:r w:rsidR="00A57675" w:rsidRPr="00365FED">
          <w:rPr>
            <w:noProof/>
            <w:webHidden/>
            <w:sz w:val="28"/>
          </w:rPr>
          <w:fldChar w:fldCharType="end"/>
        </w:r>
      </w:hyperlink>
    </w:p>
    <w:p w14:paraId="6F55592F" w14:textId="018E1B20" w:rsidR="00A57675" w:rsidRPr="00365FED" w:rsidRDefault="00000000">
      <w:pPr>
        <w:pStyle w:val="TOC2"/>
        <w:tabs>
          <w:tab w:val="right" w:leader="dot" w:pos="9016"/>
        </w:tabs>
        <w:rPr>
          <w:rFonts w:asciiTheme="minorHAnsi" w:eastAsiaTheme="minorEastAsia" w:hAnsiTheme="minorHAnsi" w:cstheme="minorBidi"/>
          <w:noProof/>
          <w:lang w:eastAsia="en-IE"/>
        </w:rPr>
      </w:pPr>
      <w:hyperlink w:anchor="_Toc133346077" w:history="1">
        <w:r w:rsidR="00A57675" w:rsidRPr="00365FED">
          <w:rPr>
            <w:rStyle w:val="Hyperlink"/>
            <w:noProof/>
            <w:sz w:val="28"/>
          </w:rPr>
          <w:t>Neural Networks and Unity’s Machine Learning Agent Toolkit</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77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4</w:t>
        </w:r>
        <w:r w:rsidR="00A57675" w:rsidRPr="00365FED">
          <w:rPr>
            <w:noProof/>
            <w:webHidden/>
            <w:sz w:val="28"/>
          </w:rPr>
          <w:fldChar w:fldCharType="end"/>
        </w:r>
      </w:hyperlink>
    </w:p>
    <w:p w14:paraId="384B5C02" w14:textId="561DD56E" w:rsidR="00A57675" w:rsidRPr="00365FED" w:rsidRDefault="00000000">
      <w:pPr>
        <w:pStyle w:val="TOC2"/>
        <w:tabs>
          <w:tab w:val="right" w:leader="dot" w:pos="9016"/>
        </w:tabs>
        <w:rPr>
          <w:rFonts w:asciiTheme="minorHAnsi" w:eastAsiaTheme="minorEastAsia" w:hAnsiTheme="minorHAnsi" w:cstheme="minorBidi"/>
          <w:noProof/>
          <w:lang w:eastAsia="en-IE"/>
        </w:rPr>
      </w:pPr>
      <w:hyperlink w:anchor="_Toc133346078" w:history="1">
        <w:r w:rsidR="00A57675" w:rsidRPr="00365FED">
          <w:rPr>
            <w:rStyle w:val="Hyperlink"/>
            <w:noProof/>
            <w:sz w:val="28"/>
          </w:rPr>
          <w:t>Project Evaluation and Discussion</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78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6</w:t>
        </w:r>
        <w:r w:rsidR="00A57675" w:rsidRPr="00365FED">
          <w:rPr>
            <w:noProof/>
            <w:webHidden/>
            <w:sz w:val="28"/>
          </w:rPr>
          <w:fldChar w:fldCharType="end"/>
        </w:r>
      </w:hyperlink>
    </w:p>
    <w:p w14:paraId="3E157CFD" w14:textId="71CE6585" w:rsidR="00A57675" w:rsidRPr="00365FED" w:rsidRDefault="00000000">
      <w:pPr>
        <w:pStyle w:val="TOC2"/>
        <w:tabs>
          <w:tab w:val="right" w:leader="dot" w:pos="9016"/>
        </w:tabs>
        <w:rPr>
          <w:rFonts w:asciiTheme="minorHAnsi" w:eastAsiaTheme="minorEastAsia" w:hAnsiTheme="minorHAnsi" w:cstheme="minorBidi"/>
          <w:noProof/>
          <w:lang w:eastAsia="en-IE"/>
        </w:rPr>
      </w:pPr>
      <w:hyperlink w:anchor="_Toc133346079" w:history="1">
        <w:r w:rsidR="00A57675" w:rsidRPr="00365FED">
          <w:rPr>
            <w:rStyle w:val="Hyperlink"/>
            <w:noProof/>
            <w:sz w:val="28"/>
          </w:rPr>
          <w:t>Major Technical Achievements</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79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6</w:t>
        </w:r>
        <w:r w:rsidR="00A57675" w:rsidRPr="00365FED">
          <w:rPr>
            <w:noProof/>
            <w:webHidden/>
            <w:sz w:val="28"/>
          </w:rPr>
          <w:fldChar w:fldCharType="end"/>
        </w:r>
      </w:hyperlink>
    </w:p>
    <w:p w14:paraId="5968BB98" w14:textId="02C828A1" w:rsidR="00A57675" w:rsidRPr="00365FED" w:rsidRDefault="00000000">
      <w:pPr>
        <w:pStyle w:val="TOC2"/>
        <w:tabs>
          <w:tab w:val="right" w:leader="dot" w:pos="9016"/>
        </w:tabs>
        <w:rPr>
          <w:rFonts w:asciiTheme="minorHAnsi" w:eastAsiaTheme="minorEastAsia" w:hAnsiTheme="minorHAnsi" w:cstheme="minorBidi"/>
          <w:noProof/>
          <w:lang w:eastAsia="en-IE"/>
        </w:rPr>
      </w:pPr>
      <w:hyperlink w:anchor="_Toc133346080" w:history="1">
        <w:r w:rsidR="00A57675" w:rsidRPr="00365FED">
          <w:rPr>
            <w:rStyle w:val="Hyperlink"/>
            <w:noProof/>
            <w:sz w:val="28"/>
          </w:rPr>
          <w:t>Project Milestones</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80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6</w:t>
        </w:r>
        <w:r w:rsidR="00A57675" w:rsidRPr="00365FED">
          <w:rPr>
            <w:noProof/>
            <w:webHidden/>
            <w:sz w:val="28"/>
          </w:rPr>
          <w:fldChar w:fldCharType="end"/>
        </w:r>
      </w:hyperlink>
    </w:p>
    <w:p w14:paraId="21F18D36" w14:textId="22192EC9" w:rsidR="00A57675" w:rsidRPr="00365FED" w:rsidRDefault="00000000">
      <w:pPr>
        <w:pStyle w:val="TOC1"/>
        <w:tabs>
          <w:tab w:val="right" w:leader="dot" w:pos="9016"/>
        </w:tabs>
        <w:rPr>
          <w:rFonts w:asciiTheme="minorHAnsi" w:eastAsiaTheme="minorEastAsia" w:hAnsiTheme="minorHAnsi" w:cstheme="minorBidi"/>
          <w:noProof/>
          <w:lang w:eastAsia="en-IE"/>
        </w:rPr>
      </w:pPr>
      <w:hyperlink w:anchor="_Toc133346081" w:history="1">
        <w:r w:rsidR="00A57675" w:rsidRPr="00365FED">
          <w:rPr>
            <w:rStyle w:val="Hyperlink"/>
            <w:noProof/>
            <w:sz w:val="28"/>
          </w:rPr>
          <w:t>Conclusions</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81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8</w:t>
        </w:r>
        <w:r w:rsidR="00A57675" w:rsidRPr="00365FED">
          <w:rPr>
            <w:noProof/>
            <w:webHidden/>
            <w:sz w:val="28"/>
          </w:rPr>
          <w:fldChar w:fldCharType="end"/>
        </w:r>
      </w:hyperlink>
    </w:p>
    <w:p w14:paraId="4AC32609" w14:textId="26127FA0" w:rsidR="00A57675" w:rsidRPr="00365FED" w:rsidRDefault="00000000">
      <w:pPr>
        <w:pStyle w:val="TOC1"/>
        <w:tabs>
          <w:tab w:val="right" w:leader="dot" w:pos="9016"/>
        </w:tabs>
        <w:rPr>
          <w:rFonts w:asciiTheme="minorHAnsi" w:eastAsiaTheme="minorEastAsia" w:hAnsiTheme="minorHAnsi" w:cstheme="minorBidi"/>
          <w:noProof/>
          <w:lang w:eastAsia="en-IE"/>
        </w:rPr>
      </w:pPr>
      <w:hyperlink w:anchor="_Toc133346082" w:history="1">
        <w:r w:rsidR="00A57675" w:rsidRPr="00365FED">
          <w:rPr>
            <w:rStyle w:val="Hyperlink"/>
            <w:noProof/>
            <w:sz w:val="28"/>
          </w:rPr>
          <w:t>Future Work</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82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8</w:t>
        </w:r>
        <w:r w:rsidR="00A57675" w:rsidRPr="00365FED">
          <w:rPr>
            <w:noProof/>
            <w:webHidden/>
            <w:sz w:val="28"/>
          </w:rPr>
          <w:fldChar w:fldCharType="end"/>
        </w:r>
      </w:hyperlink>
    </w:p>
    <w:p w14:paraId="3B9703CE" w14:textId="50994169" w:rsidR="00A57675" w:rsidRPr="00365FED" w:rsidRDefault="00000000">
      <w:pPr>
        <w:pStyle w:val="TOC1"/>
        <w:tabs>
          <w:tab w:val="right" w:leader="dot" w:pos="9016"/>
        </w:tabs>
        <w:rPr>
          <w:rFonts w:asciiTheme="minorHAnsi" w:eastAsiaTheme="minorEastAsia" w:hAnsiTheme="minorHAnsi" w:cstheme="minorBidi"/>
          <w:noProof/>
          <w:lang w:eastAsia="en-IE"/>
        </w:rPr>
      </w:pPr>
      <w:hyperlink w:anchor="_Toc133346083" w:history="1">
        <w:r w:rsidR="00A57675" w:rsidRPr="00365FED">
          <w:rPr>
            <w:rStyle w:val="Hyperlink"/>
            <w:noProof/>
            <w:sz w:val="28"/>
          </w:rPr>
          <w:t>References</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83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9</w:t>
        </w:r>
        <w:r w:rsidR="00A57675" w:rsidRPr="00365FED">
          <w:rPr>
            <w:noProof/>
            <w:webHidden/>
            <w:sz w:val="28"/>
          </w:rPr>
          <w:fldChar w:fldCharType="end"/>
        </w:r>
      </w:hyperlink>
    </w:p>
    <w:p w14:paraId="62486C05" w14:textId="47FBBFC5" w:rsidR="00916337" w:rsidRPr="00365FED" w:rsidRDefault="00916337" w:rsidP="00916337">
      <w:pPr>
        <w:rPr>
          <w:sz w:val="28"/>
          <w:szCs w:val="24"/>
        </w:rPr>
      </w:pPr>
      <w:r w:rsidRPr="00365FED">
        <w:rPr>
          <w:b/>
          <w:bCs/>
          <w:noProof/>
          <w:sz w:val="28"/>
          <w:szCs w:val="24"/>
        </w:rPr>
        <w:fldChar w:fldCharType="end"/>
      </w:r>
    </w:p>
    <w:p w14:paraId="79CCAD17" w14:textId="4657BE12" w:rsidR="003C1C99" w:rsidRPr="00365FED" w:rsidRDefault="00916337" w:rsidP="005105CE">
      <w:pPr>
        <w:pStyle w:val="Heading1"/>
        <w:rPr>
          <w:sz w:val="22"/>
          <w:szCs w:val="20"/>
        </w:rPr>
      </w:pPr>
      <w:r w:rsidRPr="00365FED">
        <w:rPr>
          <w:sz w:val="28"/>
          <w:szCs w:val="24"/>
        </w:rPr>
        <w:br w:type="page"/>
      </w:r>
      <w:bookmarkStart w:id="0" w:name="_Toc133346067"/>
      <w:r w:rsidR="003C1C99" w:rsidRPr="00365FED">
        <w:rPr>
          <w:sz w:val="22"/>
          <w:szCs w:val="20"/>
        </w:rPr>
        <w:lastRenderedPageBreak/>
        <w:t>Acknowledgements</w:t>
      </w:r>
      <w:bookmarkEnd w:id="0"/>
    </w:p>
    <w:p w14:paraId="1639D432" w14:textId="692DFC82" w:rsidR="003C1C99" w:rsidRPr="00365FED" w:rsidRDefault="003C1C99" w:rsidP="003C1C99">
      <w:pPr>
        <w:rPr>
          <w:sz w:val="22"/>
          <w:szCs w:val="18"/>
        </w:rPr>
      </w:pPr>
      <w:r w:rsidRPr="00365FED">
        <w:rPr>
          <w:sz w:val="22"/>
          <w:szCs w:val="18"/>
        </w:rPr>
        <w:t xml:space="preserve">I would like to thank </w:t>
      </w:r>
      <w:r w:rsidR="00EC51CF" w:rsidRPr="00365FED">
        <w:rPr>
          <w:sz w:val="22"/>
          <w:szCs w:val="18"/>
        </w:rPr>
        <w:t>the people</w:t>
      </w:r>
      <w:r w:rsidR="00372E51" w:rsidRPr="00365FED">
        <w:rPr>
          <w:sz w:val="22"/>
          <w:szCs w:val="18"/>
        </w:rPr>
        <w:t xml:space="preserve"> throughout my time here who helped me to </w:t>
      </w:r>
      <w:r w:rsidR="007B4B1B" w:rsidRPr="00365FED">
        <w:rPr>
          <w:sz w:val="22"/>
          <w:szCs w:val="18"/>
        </w:rPr>
        <w:t>gain the skills and knowledge for this project</w:t>
      </w:r>
      <w:r w:rsidR="007D5D99" w:rsidRPr="00365FED">
        <w:rPr>
          <w:sz w:val="22"/>
          <w:szCs w:val="18"/>
        </w:rPr>
        <w:t>.</w:t>
      </w:r>
    </w:p>
    <w:p w14:paraId="32950654" w14:textId="06518892" w:rsidR="00372E51" w:rsidRPr="00365FED" w:rsidRDefault="0054363E" w:rsidP="003C1C99">
      <w:pPr>
        <w:rPr>
          <w:sz w:val="22"/>
          <w:szCs w:val="18"/>
        </w:rPr>
      </w:pPr>
      <w:r w:rsidRPr="00365FED">
        <w:rPr>
          <w:sz w:val="22"/>
          <w:szCs w:val="18"/>
        </w:rPr>
        <w:t>Lei Shi, my supervisor for giving me advice</w:t>
      </w:r>
      <w:r w:rsidR="00BE3286" w:rsidRPr="00365FED">
        <w:rPr>
          <w:sz w:val="22"/>
          <w:szCs w:val="18"/>
        </w:rPr>
        <w:t xml:space="preserve"> and insights</w:t>
      </w:r>
      <w:r w:rsidRPr="00365FED">
        <w:rPr>
          <w:sz w:val="22"/>
          <w:szCs w:val="18"/>
        </w:rPr>
        <w:t xml:space="preserve"> on the project as a whole</w:t>
      </w:r>
      <w:r w:rsidR="007B4B1B" w:rsidRPr="00365FED">
        <w:rPr>
          <w:sz w:val="22"/>
          <w:szCs w:val="18"/>
        </w:rPr>
        <w:t xml:space="preserve">. My colleagues for their ideas, feedback and input as well as believing in me and my project. </w:t>
      </w:r>
      <w:r w:rsidR="00372E51" w:rsidRPr="00365FED">
        <w:rPr>
          <w:sz w:val="22"/>
          <w:szCs w:val="18"/>
        </w:rPr>
        <w:t>All the lecturers who aided me in reaching to the end of my studies at SETU.</w:t>
      </w:r>
    </w:p>
    <w:p w14:paraId="47414C9F" w14:textId="4D3FC807" w:rsidR="00255E27" w:rsidRPr="00365FED" w:rsidRDefault="00916337" w:rsidP="00B80CF8">
      <w:pPr>
        <w:pStyle w:val="Heading1"/>
        <w:jc w:val="center"/>
        <w:rPr>
          <w:sz w:val="22"/>
          <w:szCs w:val="20"/>
        </w:rPr>
      </w:pPr>
      <w:bookmarkStart w:id="1" w:name="_Toc133346068"/>
      <w:r w:rsidRPr="00365FED">
        <w:rPr>
          <w:sz w:val="22"/>
          <w:szCs w:val="20"/>
        </w:rPr>
        <w:t>Project Abstract</w:t>
      </w:r>
      <w:bookmarkEnd w:id="1"/>
    </w:p>
    <w:p w14:paraId="5073CC04" w14:textId="33323B88" w:rsidR="00150539" w:rsidRPr="00365FED" w:rsidRDefault="00A301B6" w:rsidP="00206431">
      <w:pPr>
        <w:rPr>
          <w:sz w:val="22"/>
          <w:szCs w:val="18"/>
        </w:rPr>
      </w:pPr>
      <w:r w:rsidRPr="00365FED">
        <w:rPr>
          <w:sz w:val="22"/>
          <w:szCs w:val="18"/>
        </w:rPr>
        <w:t>The</w:t>
      </w:r>
      <w:r w:rsidR="00B80CF8" w:rsidRPr="00365FED">
        <w:rPr>
          <w:sz w:val="22"/>
          <w:szCs w:val="18"/>
        </w:rPr>
        <w:t xml:space="preserve"> Real Time Strategy </w:t>
      </w:r>
      <w:r w:rsidRPr="00365FED">
        <w:rPr>
          <w:sz w:val="22"/>
          <w:szCs w:val="18"/>
        </w:rPr>
        <w:t xml:space="preserve">Game </w:t>
      </w:r>
      <w:r w:rsidR="00B80CF8" w:rsidRPr="00365FED">
        <w:rPr>
          <w:sz w:val="22"/>
          <w:szCs w:val="18"/>
        </w:rPr>
        <w:t xml:space="preserve">Genre </w:t>
      </w:r>
      <w:r w:rsidRPr="00365FED">
        <w:rPr>
          <w:sz w:val="22"/>
          <w:szCs w:val="18"/>
        </w:rPr>
        <w:t xml:space="preserve">has provided a concrete and effective method to allow researchers to introduce and study </w:t>
      </w:r>
      <w:r w:rsidR="00DB7EEA" w:rsidRPr="00365FED">
        <w:rPr>
          <w:sz w:val="22"/>
          <w:szCs w:val="18"/>
        </w:rPr>
        <w:t xml:space="preserve">complex </w:t>
      </w:r>
      <w:r w:rsidRPr="00365FED">
        <w:rPr>
          <w:sz w:val="22"/>
          <w:szCs w:val="18"/>
        </w:rPr>
        <w:t>algorithms</w:t>
      </w:r>
      <w:r w:rsidR="00DB7EEA" w:rsidRPr="00365FED">
        <w:rPr>
          <w:sz w:val="22"/>
          <w:szCs w:val="18"/>
        </w:rPr>
        <w:t xml:space="preserve"> that adapt</w:t>
      </w:r>
      <w:r w:rsidR="00565E02" w:rsidRPr="00365FED">
        <w:rPr>
          <w:sz w:val="22"/>
          <w:szCs w:val="18"/>
        </w:rPr>
        <w:t xml:space="preserve"> to</w:t>
      </w:r>
      <w:r w:rsidR="00DB7EEA" w:rsidRPr="00365FED">
        <w:rPr>
          <w:sz w:val="22"/>
          <w:szCs w:val="18"/>
        </w:rPr>
        <w:t xml:space="preserve"> its evolving landscape</w:t>
      </w:r>
      <w:r w:rsidR="00A074F8" w:rsidRPr="00365FED">
        <w:rPr>
          <w:sz w:val="22"/>
          <w:szCs w:val="18"/>
        </w:rPr>
        <w:t xml:space="preserve">. </w:t>
      </w:r>
      <w:r w:rsidR="00F05F3F" w:rsidRPr="00365FED">
        <w:rPr>
          <w:sz w:val="22"/>
          <w:szCs w:val="18"/>
        </w:rPr>
        <w:t xml:space="preserve">The popular RTS game </w:t>
      </w:r>
      <w:r w:rsidR="002F0EC1" w:rsidRPr="00365FED">
        <w:rPr>
          <w:sz w:val="22"/>
          <w:szCs w:val="18"/>
        </w:rPr>
        <w:t>StarCraft</w:t>
      </w:r>
      <w:r w:rsidR="00F05F3F" w:rsidRPr="00365FED">
        <w:rPr>
          <w:sz w:val="22"/>
          <w:szCs w:val="18"/>
        </w:rPr>
        <w:t xml:space="preserve"> (SC) and its sequel </w:t>
      </w:r>
      <w:r w:rsidR="002F0EC1" w:rsidRPr="00365FED">
        <w:rPr>
          <w:sz w:val="22"/>
          <w:szCs w:val="18"/>
        </w:rPr>
        <w:t>StarCraft</w:t>
      </w:r>
      <w:r w:rsidR="00F05F3F" w:rsidRPr="00365FED">
        <w:rPr>
          <w:sz w:val="22"/>
          <w:szCs w:val="18"/>
        </w:rPr>
        <w:t xml:space="preserve"> II (SC2) has been utilised as a basis for developing </w:t>
      </w:r>
      <w:r w:rsidR="00C80201" w:rsidRPr="00365FED">
        <w:rPr>
          <w:sz w:val="22"/>
          <w:szCs w:val="18"/>
        </w:rPr>
        <w:t xml:space="preserve">Machine Learning </w:t>
      </w:r>
      <w:r w:rsidR="00DB7EEA" w:rsidRPr="00365FED">
        <w:rPr>
          <w:sz w:val="22"/>
          <w:szCs w:val="18"/>
        </w:rPr>
        <w:t xml:space="preserve">algorithms to further the research on Artificial Intelligence. Previous researchers have constructed a framework </w:t>
      </w:r>
      <w:r w:rsidR="00BF164E" w:rsidRPr="00365FED">
        <w:rPr>
          <w:sz w:val="22"/>
          <w:szCs w:val="18"/>
        </w:rPr>
        <w:t>to build from that allows others to create and expand their own algorithms as they see fit with great success</w:t>
      </w:r>
      <w:r w:rsidR="00DC2035" w:rsidRPr="00365FED">
        <w:rPr>
          <w:sz w:val="22"/>
          <w:szCs w:val="18"/>
        </w:rPr>
        <w:t>.</w:t>
      </w:r>
      <w:r w:rsidR="00206431" w:rsidRPr="00365FED">
        <w:rPr>
          <w:sz w:val="22"/>
          <w:szCs w:val="18"/>
        </w:rPr>
        <w:t xml:space="preserve"> </w:t>
      </w:r>
      <w:r w:rsidR="007D5D99" w:rsidRPr="00365FED">
        <w:rPr>
          <w:sz w:val="22"/>
          <w:szCs w:val="20"/>
        </w:rPr>
        <w:t>The attempt for this</w:t>
      </w:r>
      <w:r w:rsidR="00B20828" w:rsidRPr="00365FED">
        <w:rPr>
          <w:sz w:val="22"/>
          <w:szCs w:val="20"/>
        </w:rPr>
        <w:t xml:space="preserve"> project focuses on creating an entirely new</w:t>
      </w:r>
      <w:r w:rsidR="008C26D1" w:rsidRPr="00365FED">
        <w:rPr>
          <w:sz w:val="22"/>
          <w:szCs w:val="20"/>
        </w:rPr>
        <w:t>,</w:t>
      </w:r>
      <w:r w:rsidR="00B20828" w:rsidRPr="00365FED">
        <w:rPr>
          <w:sz w:val="22"/>
          <w:szCs w:val="20"/>
        </w:rPr>
        <w:t xml:space="preserve"> </w:t>
      </w:r>
      <w:r w:rsidR="008C26D1" w:rsidRPr="00365FED">
        <w:rPr>
          <w:sz w:val="22"/>
          <w:szCs w:val="20"/>
        </w:rPr>
        <w:t xml:space="preserve">smaller scale RTS </w:t>
      </w:r>
      <w:r w:rsidR="00B20828" w:rsidRPr="00365FED">
        <w:rPr>
          <w:sz w:val="22"/>
          <w:szCs w:val="20"/>
        </w:rPr>
        <w:t xml:space="preserve">game </w:t>
      </w:r>
      <w:r w:rsidR="008C26D1" w:rsidRPr="00365FED">
        <w:rPr>
          <w:sz w:val="22"/>
          <w:szCs w:val="20"/>
        </w:rPr>
        <w:t xml:space="preserve">that </w:t>
      </w:r>
      <w:r w:rsidR="0062483F" w:rsidRPr="00365FED">
        <w:rPr>
          <w:sz w:val="22"/>
          <w:szCs w:val="20"/>
        </w:rPr>
        <w:t>uses</w:t>
      </w:r>
      <w:r w:rsidR="008C26D1" w:rsidRPr="00365FED">
        <w:rPr>
          <w:sz w:val="22"/>
          <w:szCs w:val="20"/>
        </w:rPr>
        <w:t xml:space="preserve"> </w:t>
      </w:r>
      <w:r w:rsidR="00C80201" w:rsidRPr="00365FED">
        <w:rPr>
          <w:sz w:val="22"/>
          <w:szCs w:val="20"/>
        </w:rPr>
        <w:t xml:space="preserve">a </w:t>
      </w:r>
      <w:r w:rsidR="0062483F" w:rsidRPr="00365FED">
        <w:rPr>
          <w:sz w:val="22"/>
          <w:szCs w:val="20"/>
        </w:rPr>
        <w:t xml:space="preserve">machine learning algorithm </w:t>
      </w:r>
      <w:r w:rsidR="008C26D1" w:rsidRPr="00365FED">
        <w:rPr>
          <w:sz w:val="22"/>
          <w:szCs w:val="20"/>
        </w:rPr>
        <w:t>as a core concept</w:t>
      </w:r>
      <w:r w:rsidR="00C80201" w:rsidRPr="00365FED">
        <w:rPr>
          <w:sz w:val="22"/>
          <w:szCs w:val="20"/>
        </w:rPr>
        <w:t xml:space="preserve"> for an opponent</w:t>
      </w:r>
      <w:r w:rsidR="008C26D1" w:rsidRPr="00365FED">
        <w:rPr>
          <w:sz w:val="22"/>
          <w:szCs w:val="20"/>
        </w:rPr>
        <w:t xml:space="preserve">. The idea is to create a basic environment that allows the algorithm to achieve </w:t>
      </w:r>
      <w:r w:rsidR="00A24082" w:rsidRPr="00365FED">
        <w:rPr>
          <w:sz w:val="22"/>
          <w:szCs w:val="20"/>
        </w:rPr>
        <w:t xml:space="preserve">simple </w:t>
      </w:r>
      <w:r w:rsidR="008C26D1" w:rsidRPr="00365FED">
        <w:rPr>
          <w:sz w:val="22"/>
          <w:szCs w:val="20"/>
        </w:rPr>
        <w:t>goal</w:t>
      </w:r>
      <w:r w:rsidR="0062483F" w:rsidRPr="00365FED">
        <w:rPr>
          <w:sz w:val="22"/>
          <w:szCs w:val="20"/>
        </w:rPr>
        <w:t>s that cumulate to the advancement o</w:t>
      </w:r>
      <w:r w:rsidR="00BE3286" w:rsidRPr="00365FED">
        <w:rPr>
          <w:sz w:val="22"/>
          <w:szCs w:val="20"/>
        </w:rPr>
        <w:t>f</w:t>
      </w:r>
      <w:r w:rsidR="0062483F" w:rsidRPr="00365FED">
        <w:rPr>
          <w:sz w:val="22"/>
          <w:szCs w:val="20"/>
        </w:rPr>
        <w:t xml:space="preserve"> a much larger and complex </w:t>
      </w:r>
      <w:r w:rsidR="00AA34A2" w:rsidRPr="00365FED">
        <w:rPr>
          <w:sz w:val="22"/>
          <w:szCs w:val="20"/>
        </w:rPr>
        <w:t>objective</w:t>
      </w:r>
      <w:r w:rsidR="0062483F" w:rsidRPr="00365FED">
        <w:rPr>
          <w:sz w:val="22"/>
          <w:szCs w:val="20"/>
        </w:rPr>
        <w:t xml:space="preserve"> </w:t>
      </w:r>
      <w:r w:rsidR="00A24082" w:rsidRPr="00365FED">
        <w:rPr>
          <w:sz w:val="22"/>
          <w:szCs w:val="20"/>
        </w:rPr>
        <w:t>through the mechanics of the game</w:t>
      </w:r>
      <w:r w:rsidR="008C26D1" w:rsidRPr="00365FED">
        <w:rPr>
          <w:sz w:val="22"/>
          <w:szCs w:val="20"/>
        </w:rPr>
        <w:t xml:space="preserve">. In the end </w:t>
      </w:r>
      <w:r w:rsidR="0062483F" w:rsidRPr="00365FED">
        <w:rPr>
          <w:sz w:val="22"/>
          <w:szCs w:val="20"/>
        </w:rPr>
        <w:t xml:space="preserve">the machine learning algorithm would be able </w:t>
      </w:r>
      <w:r w:rsidR="00AA34A2" w:rsidRPr="00365FED">
        <w:rPr>
          <w:sz w:val="22"/>
          <w:szCs w:val="20"/>
        </w:rPr>
        <w:t xml:space="preserve">to </w:t>
      </w:r>
      <w:r w:rsidR="001E6E0F" w:rsidRPr="00365FED">
        <w:rPr>
          <w:sz w:val="22"/>
          <w:szCs w:val="20"/>
        </w:rPr>
        <w:t>adapt to a human opponent more readily</w:t>
      </w:r>
      <w:r w:rsidR="00AA34A2" w:rsidRPr="00365FED">
        <w:rPr>
          <w:sz w:val="22"/>
          <w:szCs w:val="20"/>
        </w:rPr>
        <w:t>.</w:t>
      </w:r>
    </w:p>
    <w:p w14:paraId="12E4E88A" w14:textId="65EFDA35" w:rsidR="005105CE" w:rsidRPr="00365FED" w:rsidRDefault="004B1BB4" w:rsidP="005105CE">
      <w:pPr>
        <w:pStyle w:val="Heading1"/>
        <w:rPr>
          <w:sz w:val="22"/>
          <w:szCs w:val="20"/>
        </w:rPr>
      </w:pPr>
      <w:bookmarkStart w:id="2" w:name="_Toc133346069"/>
      <w:r w:rsidRPr="00365FED">
        <w:rPr>
          <w:sz w:val="22"/>
          <w:szCs w:val="20"/>
        </w:rPr>
        <w:t>Project I</w:t>
      </w:r>
      <w:r w:rsidR="005105CE" w:rsidRPr="00365FED">
        <w:rPr>
          <w:sz w:val="22"/>
          <w:szCs w:val="20"/>
        </w:rPr>
        <w:t>ntroduction</w:t>
      </w:r>
      <w:bookmarkEnd w:id="2"/>
    </w:p>
    <w:p w14:paraId="36BBBF38" w14:textId="6FEACC3C" w:rsidR="20C5B163" w:rsidRPr="00365FED" w:rsidRDefault="00DE3A6F" w:rsidP="20C5B163">
      <w:pPr>
        <w:pStyle w:val="ReportGuidelines"/>
        <w:rPr>
          <w:sz w:val="22"/>
          <w:szCs w:val="18"/>
        </w:rPr>
      </w:pPr>
      <w:r w:rsidRPr="00365FED">
        <w:rPr>
          <w:sz w:val="22"/>
          <w:szCs w:val="18"/>
        </w:rPr>
        <w:t xml:space="preserve">With the advancement of </w:t>
      </w:r>
      <w:r w:rsidR="00B95395" w:rsidRPr="00365FED">
        <w:rPr>
          <w:sz w:val="22"/>
          <w:szCs w:val="18"/>
        </w:rPr>
        <w:t xml:space="preserve">artificial intelligence, most efforts have been placed </w:t>
      </w:r>
      <w:r w:rsidR="006C71D5" w:rsidRPr="00365FED">
        <w:rPr>
          <w:sz w:val="22"/>
          <w:szCs w:val="18"/>
        </w:rPr>
        <w:t>on training neural networks to recognise images, understanding and reinterpreting data</w:t>
      </w:r>
      <w:r w:rsidR="0012636C" w:rsidRPr="00365FED">
        <w:rPr>
          <w:sz w:val="22"/>
          <w:szCs w:val="18"/>
        </w:rPr>
        <w:t xml:space="preserve"> to provide an output.</w:t>
      </w:r>
      <w:r w:rsidR="001E6E0F" w:rsidRPr="00365FED">
        <w:rPr>
          <w:sz w:val="22"/>
          <w:szCs w:val="18"/>
        </w:rPr>
        <w:t xml:space="preserve"> </w:t>
      </w:r>
      <w:r w:rsidR="00DC2035" w:rsidRPr="00365FED">
        <w:rPr>
          <w:sz w:val="22"/>
          <w:szCs w:val="18"/>
        </w:rPr>
        <w:t xml:space="preserve">The purpose of this project </w:t>
      </w:r>
      <w:r w:rsidR="0012636C" w:rsidRPr="00365FED">
        <w:rPr>
          <w:sz w:val="22"/>
          <w:szCs w:val="18"/>
        </w:rPr>
        <w:t>was</w:t>
      </w:r>
      <w:r w:rsidR="00DC2035" w:rsidRPr="00365FED">
        <w:rPr>
          <w:sz w:val="22"/>
          <w:szCs w:val="18"/>
        </w:rPr>
        <w:t xml:space="preserve"> to create a </w:t>
      </w:r>
      <w:r w:rsidR="00C80201" w:rsidRPr="00365FED">
        <w:rPr>
          <w:sz w:val="22"/>
          <w:szCs w:val="18"/>
        </w:rPr>
        <w:t xml:space="preserve">simple but expandable </w:t>
      </w:r>
      <w:r w:rsidR="004715D7" w:rsidRPr="00365FED">
        <w:rPr>
          <w:sz w:val="22"/>
          <w:szCs w:val="18"/>
        </w:rPr>
        <w:t>environment</w:t>
      </w:r>
      <w:r w:rsidR="00DC2035" w:rsidRPr="00365FED">
        <w:rPr>
          <w:sz w:val="22"/>
          <w:szCs w:val="18"/>
        </w:rPr>
        <w:t xml:space="preserve"> </w:t>
      </w:r>
      <w:r w:rsidR="004715D7" w:rsidRPr="00365FED">
        <w:rPr>
          <w:sz w:val="22"/>
          <w:szCs w:val="18"/>
        </w:rPr>
        <w:t xml:space="preserve">with </w:t>
      </w:r>
      <w:r w:rsidR="00DC2035" w:rsidRPr="00365FED">
        <w:rPr>
          <w:sz w:val="22"/>
          <w:szCs w:val="18"/>
        </w:rPr>
        <w:t xml:space="preserve">an entirely </w:t>
      </w:r>
      <w:r w:rsidR="00B20828" w:rsidRPr="00365FED">
        <w:rPr>
          <w:sz w:val="22"/>
          <w:szCs w:val="18"/>
        </w:rPr>
        <w:t>new game from the ground up.</w:t>
      </w:r>
      <w:r w:rsidR="008C26D1" w:rsidRPr="00365FED">
        <w:rPr>
          <w:sz w:val="22"/>
          <w:szCs w:val="18"/>
        </w:rPr>
        <w:t xml:space="preserve"> This will allow me to experiment with the algorithm</w:t>
      </w:r>
      <w:r w:rsidR="0022244D" w:rsidRPr="00365FED">
        <w:rPr>
          <w:sz w:val="22"/>
          <w:szCs w:val="18"/>
        </w:rPr>
        <w:t xml:space="preserve"> it</w:t>
      </w:r>
      <w:r w:rsidR="008C26D1" w:rsidRPr="00365FED">
        <w:rPr>
          <w:sz w:val="22"/>
          <w:szCs w:val="18"/>
        </w:rPr>
        <w:t xml:space="preserve"> </w:t>
      </w:r>
      <w:r w:rsidR="00A24082" w:rsidRPr="00365FED">
        <w:rPr>
          <w:sz w:val="22"/>
          <w:szCs w:val="18"/>
        </w:rPr>
        <w:t>is present in and create new challenges for it to overcome.</w:t>
      </w:r>
    </w:p>
    <w:p w14:paraId="408F34B5" w14:textId="77674EB2" w:rsidR="007D5D99" w:rsidRPr="00365FED" w:rsidRDefault="007D5D99" w:rsidP="007D5D99">
      <w:pPr>
        <w:pStyle w:val="ReportGuidelines"/>
        <w:rPr>
          <w:sz w:val="22"/>
          <w:szCs w:val="20"/>
        </w:rPr>
      </w:pPr>
      <w:r w:rsidRPr="00365FED">
        <w:rPr>
          <w:sz w:val="22"/>
          <w:szCs w:val="20"/>
        </w:rPr>
        <w:t xml:space="preserve">Developed using the Unity engine for the foundation of this game, the platform will be the test bed for Unity’s </w:t>
      </w:r>
      <w:r w:rsidR="0053611D" w:rsidRPr="00365FED">
        <w:rPr>
          <w:sz w:val="22"/>
          <w:szCs w:val="20"/>
        </w:rPr>
        <w:t xml:space="preserve">Machine Learning Agents </w:t>
      </w:r>
      <w:r w:rsidRPr="00365FED">
        <w:rPr>
          <w:sz w:val="22"/>
          <w:szCs w:val="20"/>
        </w:rPr>
        <w:t>(MLA)</w:t>
      </w:r>
      <w:r w:rsidR="00B3201A" w:rsidRPr="00365FED">
        <w:rPr>
          <w:sz w:val="22"/>
          <w:szCs w:val="20"/>
        </w:rPr>
        <w:t xml:space="preserve"> </w:t>
      </w:r>
      <w:r w:rsidR="00B3201A" w:rsidRPr="00365FED">
        <w:rPr>
          <w:sz w:val="22"/>
          <w:szCs w:val="20"/>
        </w:rPr>
        <w:fldChar w:fldCharType="begin"/>
      </w:r>
      <w:r w:rsidR="00B3201A" w:rsidRPr="00365FED">
        <w:rPr>
          <w:sz w:val="22"/>
          <w:szCs w:val="20"/>
        </w:rPr>
        <w:instrText xml:space="preserve"> ADDIN ZOTERO_ITEM CSL_CITATION {"citationID":"3kzMYTKF","properties":{"formattedCitation":"(Unity ML-Agents Toolkit 2023)","plainCitation":"(Unity ML-Agents Toolkit 2023)","noteIndex":0},"citationItems":[{"id":16,"uris":["http://zotero.org/users/local/8L8fhjtQ/items/TBFXI4DH"],"itemData":{"id":16,"type":"software","abstract":"The Unity Machine Learning Agents Toolkit (ML-Agents) is an open-source project that enables games and simulations to serve as environments for training intelligent agents using deep reinforcement learning and imitation learning.","genre":"C#","note":"original-date: 2017-09-08T21:09:04Z","publisher":"Unity Technologies","source":"GitHub","title":"Unity ML-Agents Toolkit","URL":"https://github.com/Unity-Technologies/ml-agents","accessed":{"date-parts":[["2023",4,25]]},"issued":{"date-parts":[["2023",4,25]]}}}],"schema":"https://github.com/citation-style-language/schema/raw/master/csl-citation.json"} </w:instrText>
      </w:r>
      <w:r w:rsidR="00B3201A" w:rsidRPr="00365FED">
        <w:rPr>
          <w:sz w:val="22"/>
          <w:szCs w:val="20"/>
        </w:rPr>
        <w:fldChar w:fldCharType="separate"/>
      </w:r>
      <w:r w:rsidR="00B3201A" w:rsidRPr="00365FED">
        <w:rPr>
          <w:sz w:val="22"/>
        </w:rPr>
        <w:t>(Unity ML-Agents Toolkit 2023)</w:t>
      </w:r>
      <w:r w:rsidR="00B3201A" w:rsidRPr="00365FED">
        <w:rPr>
          <w:sz w:val="22"/>
          <w:szCs w:val="20"/>
        </w:rPr>
        <w:fldChar w:fldCharType="end"/>
      </w:r>
      <w:r w:rsidRPr="00365FED">
        <w:rPr>
          <w:sz w:val="22"/>
          <w:szCs w:val="20"/>
        </w:rPr>
        <w:t>, other neural networks or non-machine learning AIs to work as the opponent. The environment will consist of two main objectives, Control points and Resource points. One will generate score while the other generates funding for their respective player when captured. These areas will be the main points of contention the players will fight over.</w:t>
      </w:r>
    </w:p>
    <w:p w14:paraId="1FCE79AE" w14:textId="53054E5A" w:rsidR="0022244D" w:rsidRPr="00365FED" w:rsidRDefault="0022244D" w:rsidP="007D5D99">
      <w:pPr>
        <w:pStyle w:val="ReportGuidelines"/>
        <w:rPr>
          <w:sz w:val="22"/>
          <w:szCs w:val="20"/>
        </w:rPr>
      </w:pPr>
      <w:r w:rsidRPr="00365FED">
        <w:rPr>
          <w:sz w:val="22"/>
          <w:szCs w:val="20"/>
        </w:rPr>
        <w:t>The simp</w:t>
      </w:r>
      <w:r w:rsidR="00D37011" w:rsidRPr="00365FED">
        <w:rPr>
          <w:sz w:val="22"/>
          <w:szCs w:val="20"/>
        </w:rPr>
        <w:t>listic environment at first will allow for the MLA to get familiar with the controls and actions they will be utilising. Upon</w:t>
      </w:r>
      <w:r w:rsidR="0066756B" w:rsidRPr="00365FED">
        <w:rPr>
          <w:sz w:val="22"/>
          <w:szCs w:val="20"/>
        </w:rPr>
        <w:t xml:space="preserve"> performing such actions to an acceptable level, the environment will expand to include more and more complex game mechanics for the MLA to familiarise and act on.</w:t>
      </w:r>
    </w:p>
    <w:p w14:paraId="0D9BAD83" w14:textId="71A9BAFA" w:rsidR="0066756B" w:rsidRPr="00365FED" w:rsidRDefault="0066756B" w:rsidP="007D5D99">
      <w:pPr>
        <w:pStyle w:val="ReportGuidelines"/>
        <w:rPr>
          <w:sz w:val="22"/>
          <w:szCs w:val="20"/>
        </w:rPr>
      </w:pPr>
      <w:r w:rsidRPr="00365FED">
        <w:rPr>
          <w:sz w:val="22"/>
          <w:szCs w:val="20"/>
        </w:rPr>
        <w:t xml:space="preserve">This project will also explore the use of other AIs as a potential opponent for the MLA. Its </w:t>
      </w:r>
      <w:r w:rsidR="00581B5F" w:rsidRPr="00365FED">
        <w:rPr>
          <w:sz w:val="22"/>
          <w:szCs w:val="20"/>
        </w:rPr>
        <w:t xml:space="preserve">use as the MLA’s opponent will be used to gauge the effectiveness of what the MLA has learned and compare it to traditionally programmed AIs. Such traditionally made AI’s for comparison would be Finite State Machines, behaviour trees or decision trees. </w:t>
      </w:r>
    </w:p>
    <w:p w14:paraId="2EBCAAB5" w14:textId="2228D667" w:rsidR="00581B5F" w:rsidRPr="00365FED" w:rsidRDefault="00581B5F" w:rsidP="007D5D99">
      <w:pPr>
        <w:pStyle w:val="ReportGuidelines"/>
        <w:rPr>
          <w:sz w:val="22"/>
          <w:szCs w:val="20"/>
        </w:rPr>
      </w:pPr>
      <w:r w:rsidRPr="00365FED">
        <w:rPr>
          <w:sz w:val="22"/>
          <w:szCs w:val="20"/>
        </w:rPr>
        <w:t>The aim of this project is a means to demonstrate the potential use of Unity’s ML-Agent’s toolkit for creating adaptive AI opponents in RTS video games. By developing the MLA to evolve into an engaging and challenging opponent, th</w:t>
      </w:r>
      <w:r w:rsidR="00017014">
        <w:rPr>
          <w:sz w:val="22"/>
          <w:szCs w:val="20"/>
        </w:rPr>
        <w:t xml:space="preserve">is example </w:t>
      </w:r>
      <w:r w:rsidRPr="00365FED">
        <w:rPr>
          <w:sz w:val="22"/>
          <w:szCs w:val="20"/>
        </w:rPr>
        <w:t>could provide a good foundation for the expansion of utilising MLA for their own games in the industry.</w:t>
      </w:r>
    </w:p>
    <w:p w14:paraId="7676B04E" w14:textId="357C0601" w:rsidR="00183F02" w:rsidRPr="00365FED" w:rsidRDefault="00183F02">
      <w:pPr>
        <w:spacing w:after="0" w:line="240" w:lineRule="auto"/>
        <w:rPr>
          <w:rFonts w:eastAsia="Times New Roman"/>
          <w:b/>
          <w:bCs/>
          <w:kern w:val="32"/>
          <w:sz w:val="22"/>
          <w:szCs w:val="20"/>
        </w:rPr>
      </w:pPr>
      <w:r w:rsidRPr="00365FED">
        <w:rPr>
          <w:sz w:val="22"/>
          <w:szCs w:val="20"/>
        </w:rPr>
        <w:br w:type="page"/>
      </w:r>
    </w:p>
    <w:p w14:paraId="7F2366CD" w14:textId="2BEDEEE7" w:rsidR="004760BE" w:rsidRPr="00365FED" w:rsidRDefault="004760BE" w:rsidP="004760BE">
      <w:pPr>
        <w:pStyle w:val="Heading1"/>
        <w:rPr>
          <w:sz w:val="22"/>
          <w:szCs w:val="20"/>
        </w:rPr>
      </w:pPr>
      <w:bookmarkStart w:id="3" w:name="_Toc133346070"/>
      <w:r w:rsidRPr="00365FED">
        <w:rPr>
          <w:sz w:val="22"/>
          <w:szCs w:val="20"/>
        </w:rPr>
        <w:lastRenderedPageBreak/>
        <w:t>Literature Review</w:t>
      </w:r>
      <w:bookmarkEnd w:id="3"/>
    </w:p>
    <w:p w14:paraId="11F0374B" w14:textId="541CB81C" w:rsidR="00766C1A" w:rsidRPr="00365FED" w:rsidRDefault="00766C1A" w:rsidP="00766C1A">
      <w:pPr>
        <w:pStyle w:val="Heading2"/>
        <w:rPr>
          <w:sz w:val="24"/>
          <w:szCs w:val="22"/>
        </w:rPr>
      </w:pPr>
      <w:bookmarkStart w:id="4" w:name="_Toc133346071"/>
      <w:r w:rsidRPr="00365FED">
        <w:rPr>
          <w:sz w:val="24"/>
          <w:szCs w:val="22"/>
        </w:rPr>
        <w:t>Artificial Intelligence and Learning Algorithms</w:t>
      </w:r>
      <w:r w:rsidR="00BC1E6F" w:rsidRPr="00365FED">
        <w:rPr>
          <w:sz w:val="24"/>
          <w:szCs w:val="22"/>
        </w:rPr>
        <w:t xml:space="preserve"> in video games</w:t>
      </w:r>
      <w:bookmarkEnd w:id="4"/>
    </w:p>
    <w:p w14:paraId="043DF326" w14:textId="4561CCC6" w:rsidR="00B20828" w:rsidRPr="00365FED" w:rsidRDefault="00A24082" w:rsidP="00B20828">
      <w:pPr>
        <w:rPr>
          <w:sz w:val="22"/>
          <w:szCs w:val="18"/>
        </w:rPr>
      </w:pPr>
      <w:r w:rsidRPr="00365FED">
        <w:rPr>
          <w:sz w:val="22"/>
          <w:szCs w:val="18"/>
        </w:rPr>
        <w:t>The implementation of learning algorithms for expanding the research of artificial intelligence has woven its way into video games.</w:t>
      </w:r>
      <w:r w:rsidR="00766C1A" w:rsidRPr="00365FED">
        <w:rPr>
          <w:sz w:val="22"/>
          <w:szCs w:val="18"/>
        </w:rPr>
        <w:t xml:space="preserve"> With the cooperation between </w:t>
      </w:r>
      <w:r w:rsidR="00816A1D" w:rsidRPr="00365FED">
        <w:rPr>
          <w:sz w:val="22"/>
          <w:szCs w:val="18"/>
        </w:rPr>
        <w:t xml:space="preserve">then </w:t>
      </w:r>
      <w:r w:rsidR="00766C1A" w:rsidRPr="00365FED">
        <w:rPr>
          <w:sz w:val="22"/>
          <w:szCs w:val="18"/>
        </w:rPr>
        <w:t>Blizzard entertainment and Deepmind, they have developed the SC2LE (</w:t>
      </w:r>
      <w:r w:rsidR="002F0EC1" w:rsidRPr="00365FED">
        <w:rPr>
          <w:sz w:val="22"/>
          <w:szCs w:val="18"/>
        </w:rPr>
        <w:t>StarCraft</w:t>
      </w:r>
      <w:r w:rsidR="00766C1A" w:rsidRPr="00365FED">
        <w:rPr>
          <w:sz w:val="22"/>
          <w:szCs w:val="18"/>
        </w:rPr>
        <w:t xml:space="preserve"> 2 Learning Environment)</w:t>
      </w:r>
      <w:r w:rsidR="00B3201A" w:rsidRPr="00365FED">
        <w:rPr>
          <w:sz w:val="22"/>
          <w:szCs w:val="18"/>
        </w:rPr>
        <w:fldChar w:fldCharType="begin"/>
      </w:r>
      <w:r w:rsidR="00B3201A" w:rsidRPr="00365FED">
        <w:rPr>
          <w:sz w:val="22"/>
          <w:szCs w:val="18"/>
        </w:rPr>
        <w:instrText xml:space="preserve"> ADDIN ZOTERO_ITEM CSL_CITATION {"citationID":"EBGC9JBK","properties":{"formattedCitation":"(Vinyals et al. 2017)","plainCitation":"(Vinyals et al. 2017)","noteIndex":0},"citationItems":[{"id":3,"uris":["http://zotero.org/users/local/8L8fhjtQ/items/UFUJRCIH"],"itemData":{"id":3,"type":"article","abstract":"This paper introduces SC2LE (StarCraft II Learning Environment), a reinforcement learning environment based on the game StarCraft II. This domain poses a new grand challenge for reinforcement learning, representing a more difﬁcult class of problems than considered in most prior work. It is a multi-agent problem with multiple players interacting; there is imperfect information due to a partially observed map; it has a large action space involving the selection and control of hundreds of units; it has a large state space that must be observed solely from raw input feature planes; and it has delayed credit assignment requiring long-term strategies over thousands of steps. We describe the observation, action, and reward speciﬁcation for the StarCraft II domain and provide an open source Python-based interface for communicating with the game engine. In addition to the main game maps, we provide a suite of mini-games focusing on different elements of StarCraft II gameplay. For the main game maps, we also provide an accompanying dataset of game replay data from human expert players. We give initial baseline results for neural networks trained from this data to predict game outcomes and player actions. Finally, we present initial baseline results for canonical deep reinforcement learning agents applied to the StarCraft II domain. On the mini-games, these agents learn to achieve a level of play that is comparable to a novice player. However, when trained on the main game, these agents are unable to make signiﬁcant progress. Thus, SC2LE offers a new and challenging environment for exploring deep reinforcement learning algorithms and architectures.","language":"en","note":"arXiv:1708.04782 [cs]","number":"arXiv:1708.04782","publisher":"arXiv","source":"arXiv.org","title":"StarCraft II: A New Challenge for Reinforcement Learning","title-short":"StarCraft II","URL":"http://arxiv.org/abs/1708.04782","author":[{"family":"Vinyals","given":"Oriol"},{"family":"Ewalds","given":"Timo"},{"family":"Bartunov","given":"Sergey"},{"family":"Georgiev","given":"Petko"},{"family":"Vezhnevets","given":"Alexander Sasha"},{"family":"Yeo","given":"Michelle"},{"family":"Makhzani","given":"Alireza"},{"family":"Küttler","given":"Heinrich"},{"family":"Agapiou","given":"John"},{"family":"Schrittwieser","given":"Julian"},{"family":"Quan","given":"John"},{"family":"Gaffney","given":"Stephen"},{"family":"Petersen","given":"Stig"},{"family":"Simonyan","given":"Karen"},{"family":"Schaul","given":"Tom"},{"family":"Hasselt","given":"Hado","non-dropping-particle":"van"},{"family":"Silver","given":"David"},{"family":"Lillicrap","given":"Timothy"},{"family":"Calderone","given":"Kevin"},{"family":"Keet","given":"Paul"},{"family":"Brunasso","given":"Anthony"},{"family":"Lawrence","given":"David"},{"family":"Ekermo","given":"Anders"},{"family":"Repp","given":"Jacob"},{"family":"Tsing","given":"Rodney"}],"accessed":{"date-parts":[["2023",4,24]]},"issued":{"date-parts":[["2017",8,16]]}}}],"schema":"https://github.com/citation-style-language/schema/raw/master/csl-citation.json"} </w:instrText>
      </w:r>
      <w:r w:rsidR="00B3201A" w:rsidRPr="00365FED">
        <w:rPr>
          <w:sz w:val="22"/>
          <w:szCs w:val="18"/>
        </w:rPr>
        <w:fldChar w:fldCharType="separate"/>
      </w:r>
      <w:r w:rsidR="00B3201A" w:rsidRPr="00365FED">
        <w:rPr>
          <w:sz w:val="22"/>
        </w:rPr>
        <w:t>(Vinyals et al. 2017)</w:t>
      </w:r>
      <w:r w:rsidR="00B3201A" w:rsidRPr="00365FED">
        <w:rPr>
          <w:sz w:val="22"/>
          <w:szCs w:val="18"/>
        </w:rPr>
        <w:fldChar w:fldCharType="end"/>
      </w:r>
      <w:r w:rsidR="00766C1A" w:rsidRPr="00365FED">
        <w:rPr>
          <w:sz w:val="22"/>
          <w:szCs w:val="18"/>
        </w:rPr>
        <w:t>, a program that introduces a Reinforced Learning Algorithm into the complex and chaotic game. Though initially created in controlled “mini-game” environments, it has allowed</w:t>
      </w:r>
      <w:r w:rsidR="00E853F9" w:rsidRPr="00365FED">
        <w:rPr>
          <w:sz w:val="22"/>
          <w:szCs w:val="18"/>
        </w:rPr>
        <w:t xml:space="preserve"> other researchers to expand the scope of the algorithm to encompass the entire game. Different researchers have created AI Agents to compete against </w:t>
      </w:r>
      <w:r w:rsidR="002F0EC1" w:rsidRPr="00365FED">
        <w:rPr>
          <w:sz w:val="22"/>
          <w:szCs w:val="18"/>
        </w:rPr>
        <w:t>StarCraft</w:t>
      </w:r>
      <w:r w:rsidR="00E853F9" w:rsidRPr="00365FED">
        <w:rPr>
          <w:sz w:val="22"/>
          <w:szCs w:val="18"/>
        </w:rPr>
        <w:t xml:space="preserve"> 2’s built in cheat level built in AIs with great success.</w:t>
      </w:r>
    </w:p>
    <w:p w14:paraId="0AB7392C" w14:textId="77777777" w:rsidR="006F6970" w:rsidRPr="00365FED" w:rsidRDefault="006F6970" w:rsidP="006F6970">
      <w:pPr>
        <w:pStyle w:val="Heading3"/>
      </w:pPr>
      <w:bookmarkStart w:id="5" w:name="_Toc133346072"/>
      <w:r w:rsidRPr="00365FED">
        <w:t>Real Time Strategy Games</w:t>
      </w:r>
      <w:bookmarkEnd w:id="5"/>
    </w:p>
    <w:p w14:paraId="3218F6CC" w14:textId="2CAA7606" w:rsidR="006F6970" w:rsidRPr="00365FED" w:rsidRDefault="006F6970" w:rsidP="006F6970">
      <w:pPr>
        <w:rPr>
          <w:sz w:val="22"/>
        </w:rPr>
      </w:pPr>
      <w:r w:rsidRPr="00365FED">
        <w:rPr>
          <w:sz w:val="22"/>
        </w:rPr>
        <w:t>Real time strategy games</w:t>
      </w:r>
      <w:r w:rsidRPr="00365FED">
        <w:rPr>
          <w:sz w:val="22"/>
        </w:rPr>
        <w:fldChar w:fldCharType="begin"/>
      </w:r>
      <w:r w:rsidRPr="00365FED">
        <w:rPr>
          <w:sz w:val="22"/>
        </w:rPr>
        <w:instrText xml:space="preserve"> ADDIN ZOTERO_ITEM CSL_CITATION {"citationID":"B67TxwDR","properties":{"formattedCitation":"(What Are Real-Time Strategy Games? 2022)","plainCitation":"(What Are Real-Time Strategy Games? 2022)","noteIndex":0},"citationItems":[{"id":30,"uris":["http://zotero.org/users/local/8L8fhjtQ/items/W6FZZNG6"],"itemData":{"id":30,"type":"webpage","abstract":"One of gaming's staple genres, you've likely seen or played a few real-time strategy games. But what exactly makes an RTS game? Let's dive in.","container-title":"MUO","language":"en","note":"section: Gaming","title":"What Are Real-Time Strategy Games?","URL":"https://www.makeuseof.com/what-are-real-time-strategy-games-rts-games/","accessed":{"date-parts":[["2023",4,25]]},"issued":{"date-parts":[["2022",6,2]]}}}],"schema":"https://github.com/citation-style-language/schema/raw/master/csl-citation.json"} </w:instrText>
      </w:r>
      <w:r w:rsidRPr="00365FED">
        <w:rPr>
          <w:sz w:val="22"/>
        </w:rPr>
        <w:fldChar w:fldCharType="separate"/>
      </w:r>
      <w:r w:rsidRPr="00365FED">
        <w:rPr>
          <w:sz w:val="22"/>
        </w:rPr>
        <w:t>(What Are Real-Time Strategy Games? 2022)</w:t>
      </w:r>
      <w:r w:rsidRPr="00365FED">
        <w:rPr>
          <w:sz w:val="22"/>
        </w:rPr>
        <w:fldChar w:fldCharType="end"/>
      </w:r>
      <w:r w:rsidRPr="00365FED">
        <w:rPr>
          <w:sz w:val="22"/>
        </w:rPr>
        <w:t xml:space="preserve"> are a genre of video games focused on the commanding of large armies and managing resources to fund said army. Dating back to 1992, the grandfather of all real time strategy games Dune 2 </w:t>
      </w:r>
      <w:r w:rsidRPr="00365FED">
        <w:rPr>
          <w:sz w:val="22"/>
        </w:rPr>
        <w:fldChar w:fldCharType="begin"/>
      </w:r>
      <w:r w:rsidRPr="00365FED">
        <w:rPr>
          <w:sz w:val="22"/>
        </w:rPr>
        <w:instrText xml:space="preserve"> ADDIN ZOTERO_ITEM CSL_CITATION {"citationID":"M3PTU9QX","properties":{"formattedCitation":"({\\i0{}{\\i{}Making of Dune II}} 2023)","plainCitation":"(Making of Dune II 2023)","noteIndex":0},"citationItems":[{"id":28,"uris":["http://zotero.org/users/local/8L8fhjtQ/items/67CC5W5Z"],"itemData":{"id":28,"type":"entry-encyclopedia","abstract":"Dune II: The Building of a Dynasty (titled Dune II: Battle for Arrakis in Europe and Dune: The Battle for Arrakis for the North American Mega Drive/Genesis port respectively) is a real-time strategy Dune video game developed by Westwood Studios and released by Virgin Games in December 1992. It is based upon David Lynch's 1984 film Dune, an adaptation of Frank Herbert's science fiction novel of the same name.\nWhile not the first real-time strategy (RTS) video game, Dune II established the format that would be followed for years to come. As such, Dune II is the archetypal real-time strategy game. Striking a balance between complexity and innovation, it was a huge success and laid the foundation for Warcraft, Command &amp; Conquer, Age of Empires, StarCraft and many other RTS games that followed.","container-title":"Wikipedia","language":"en","license":"Creative Commons Attribution-ShareAlike License","note":"Page Version ID: 1139061495","source":"Wikipedia","title":"&lt;i&gt;Making of Dune II&lt;/i&gt;","URL":"https://en.wikipedia.org/w/index.php?title=Dune_II&amp;oldid=1139061495","accessed":{"date-parts":[["2023",4,25]]},"issued":{"date-parts":[["2023",2,13]]}}}],"schema":"https://github.com/citation-style-language/schema/raw/master/csl-citation.json"} </w:instrText>
      </w:r>
      <w:r w:rsidRPr="00365FED">
        <w:rPr>
          <w:sz w:val="22"/>
        </w:rPr>
        <w:fldChar w:fldCharType="separate"/>
      </w:r>
      <w:r w:rsidRPr="00365FED">
        <w:rPr>
          <w:sz w:val="22"/>
          <w:szCs w:val="24"/>
        </w:rPr>
        <w:t>(</w:t>
      </w:r>
      <w:r w:rsidRPr="00365FED">
        <w:rPr>
          <w:i/>
          <w:iCs/>
          <w:sz w:val="22"/>
          <w:szCs w:val="24"/>
        </w:rPr>
        <w:t>Making of Dune II</w:t>
      </w:r>
      <w:r w:rsidRPr="00365FED">
        <w:rPr>
          <w:sz w:val="22"/>
          <w:szCs w:val="24"/>
        </w:rPr>
        <w:t xml:space="preserve"> 2023)</w:t>
      </w:r>
      <w:r w:rsidRPr="00365FED">
        <w:rPr>
          <w:sz w:val="22"/>
        </w:rPr>
        <w:fldChar w:fldCharType="end"/>
      </w:r>
      <w:r w:rsidRPr="00365FED">
        <w:rPr>
          <w:sz w:val="22"/>
        </w:rPr>
        <w:t xml:space="preserve"> paved way for all other RTS games to evolve from. Most if not all features from Dune 2 such as building construction, resource harvesting and unit </w:t>
      </w:r>
      <w:r w:rsidR="00E735F0">
        <w:rPr>
          <w:sz w:val="22"/>
        </w:rPr>
        <w:t>production</w:t>
      </w:r>
      <w:r w:rsidRPr="00365FED">
        <w:rPr>
          <w:sz w:val="22"/>
        </w:rPr>
        <w:t xml:space="preserve">. It wasn’t until 1995 where the launch of Command and Conquer </w:t>
      </w:r>
      <w:r w:rsidRPr="00365FED">
        <w:rPr>
          <w:sz w:val="22"/>
        </w:rPr>
        <w:fldChar w:fldCharType="begin"/>
      </w:r>
      <w:r w:rsidR="00DA0BF4">
        <w:rPr>
          <w:sz w:val="22"/>
        </w:rPr>
        <w:instrText xml:space="preserve"> ADDIN ZOTERO_ITEM CSL_CITATION {"citationID":"tvlqZxpK","properties":{"formattedCitation":"(Command and Conquer History n.d.)","plainCitation":"(Command and Conquer History n.d.)","noteIndex":0},"citationItems":[{"id":34,"uris":["http://zotero.org/users/local/8L8fhjtQ/items/ZYHCDJN7"],"itemData":{"id":34,"type":"webpage","abstract":"Command &amp; Conquer, real-time war strategy electronic game series first released in 1995 by the American game developer Westwood Studios. Initially using the engaging Dune II (1992) as its model, the groundbreaking Command &amp; Conquer franchise has produced a number of primary spin-offs and sequels, setting a new standard for longevity and consistency in a gaming series. The original release in the series, Command &amp; Conquer: Tiberian Dawn, pitted the Global Defense Initiative of the United Nations against the rogue Brotherhood of Nod. Both factions were after Tiberium, an otherworldly resource that sucked up nutrients in the ground and formed","language":"en","title":"Command and Conquer History","URL":"https://www.britannica.com/topic/Command-and-Conquer","accessed":{"date-parts":[["2023",4,25]]}}}],"schema":"https://github.com/citation-style-language/schema/raw/master/csl-citation.json"} </w:instrText>
      </w:r>
      <w:r w:rsidRPr="00365FED">
        <w:rPr>
          <w:sz w:val="22"/>
        </w:rPr>
        <w:fldChar w:fldCharType="separate"/>
      </w:r>
      <w:r w:rsidR="00DA0BF4" w:rsidRPr="00DA0BF4">
        <w:rPr>
          <w:sz w:val="22"/>
        </w:rPr>
        <w:t>(Command and Conquer History n.d.)</w:t>
      </w:r>
      <w:r w:rsidRPr="00365FED">
        <w:rPr>
          <w:sz w:val="22"/>
        </w:rPr>
        <w:fldChar w:fldCharType="end"/>
      </w:r>
      <w:r w:rsidRPr="00365FED">
        <w:rPr>
          <w:sz w:val="22"/>
        </w:rPr>
        <w:t xml:space="preserve"> launched the RTS genre into the limelight in the gaming </w:t>
      </w:r>
      <w:r w:rsidR="00E735F0">
        <w:rPr>
          <w:sz w:val="22"/>
        </w:rPr>
        <w:t>scene</w:t>
      </w:r>
      <w:r w:rsidRPr="00365FED">
        <w:rPr>
          <w:sz w:val="22"/>
        </w:rPr>
        <w:t>.</w:t>
      </w:r>
    </w:p>
    <w:p w14:paraId="02C0B13A" w14:textId="7463551C" w:rsidR="006F6970" w:rsidRPr="00365FED" w:rsidRDefault="006F6970" w:rsidP="006F6970">
      <w:pPr>
        <w:rPr>
          <w:sz w:val="22"/>
        </w:rPr>
      </w:pPr>
      <w:r w:rsidRPr="00365FED">
        <w:rPr>
          <w:sz w:val="22"/>
        </w:rPr>
        <w:t xml:space="preserve">For nearly over a decade, its popularity had generated a plethora of games in its </w:t>
      </w:r>
      <w:r w:rsidR="00DA0BF4">
        <w:rPr>
          <w:sz w:val="22"/>
        </w:rPr>
        <w:t>field</w:t>
      </w:r>
      <w:r w:rsidRPr="00365FED">
        <w:rPr>
          <w:sz w:val="22"/>
        </w:rPr>
        <w:t xml:space="preserve">. Many of the games have their roots </w:t>
      </w:r>
      <w:r w:rsidRPr="00365FED">
        <w:rPr>
          <w:sz w:val="22"/>
        </w:rPr>
        <w:fldChar w:fldCharType="begin"/>
      </w:r>
      <w:r w:rsidRPr="00365FED">
        <w:rPr>
          <w:sz w:val="22"/>
        </w:rPr>
        <w:instrText xml:space="preserve"> ADDIN ZOTERO_ITEM CSL_CITATION {"citationID":"JRpv7gpE","properties":{"formattedCitation":"(Staff 2017)","plainCitation":"(Staff 2017)","noteIndex":0},"citationItems":[{"id":38,"uris":["http://zotero.org/users/local/8L8fhjtQ/items/N45LHIS4"],"itemData":{"id":38,"type":"webpage","abstract":"As we wait on a new Age of Empires this fall, let's revisit the RTS genre's highs and lows.","container-title":"Ars Technica","language":"en-us","title":"Build, gather, brawl, repeat: The history of real-time strategy games","title-short":"Build, gather, brawl, repeat","URL":"https://arstechnica.com/gaming/2017/09/build-gather-brawl-repeat-the-history-of-real-time-strategy-games/","author":[{"family":"Staff","given":"Ars"}],"accessed":{"date-parts":[["2023",4,25]]},"issued":{"date-parts":[["2017",9,15]]}}}],"schema":"https://github.com/citation-style-language/schema/raw/master/csl-citation.json"} </w:instrText>
      </w:r>
      <w:r w:rsidRPr="00365FED">
        <w:rPr>
          <w:sz w:val="22"/>
        </w:rPr>
        <w:fldChar w:fldCharType="separate"/>
      </w:r>
      <w:r w:rsidRPr="00365FED">
        <w:rPr>
          <w:sz w:val="22"/>
        </w:rPr>
        <w:t>(Staff 2017)</w:t>
      </w:r>
      <w:r w:rsidRPr="00365FED">
        <w:rPr>
          <w:sz w:val="22"/>
        </w:rPr>
        <w:fldChar w:fldCharType="end"/>
      </w:r>
      <w:r w:rsidRPr="00365FED">
        <w:rPr>
          <w:sz w:val="22"/>
        </w:rPr>
        <w:t xml:space="preserve"> in Westwood’s Command and Conquer game. And thus, many innovations in artificial intelligence sprung from video games </w:t>
      </w:r>
      <w:r w:rsidRPr="00365FED">
        <w:rPr>
          <w:sz w:val="22"/>
        </w:rPr>
        <w:fldChar w:fldCharType="begin"/>
      </w:r>
      <w:r w:rsidRPr="00365FED">
        <w:rPr>
          <w:sz w:val="22"/>
        </w:rPr>
        <w:instrText xml:space="preserve"> ADDIN ZOTERO_ITEM CSL_CITATION {"citationID":"xTg7wNYE","properties":{"formattedCitation":"(Zhen et al. 2018)","plainCitation":"(Zhen et al. 2018)","noteIndex":0},"citationItems":[{"id":40,"uris":["http://zotero.org/users/local/8L8fhjtQ/items/FGPULCSH"],"itemData":{"id":40,"type":"paper-conference","abstract":"Real-time strategy (RTS) games can be seen as simulating real and complex dynamic environments in a limited and small world, posing important challenges for the development of artificial intelligence. Existing applications of artificial intelligence technology in RTS games are not yet able to compete with professional human players. But there are already ways to control the macro of RTS games, and they can compete with amateur human players. RTS games are an excellent platform for testing artificial intelligence technology, and more and more smarter methods are being used in the overall control of it. The purpose of this paper is to systematically review the artificial intelligence technologies used in RTS games in recent years, including the definition of RTS games, the challenges faced, the platform for research problems, and the artificial intelligence methods for problem solving. Finally, we propose the future research direction of real-time strategy games. This article provides a quick start guide for the researchers, the theoretical framework of the system and possible research directions.","collection-title":"CSAI '18","container-title":"Proceedings of the 2018 2nd International Conference on Computer Science and Artificial Intelligence","DOI":"10.1145/3297156.3297188","event-place":"New York, NY, USA","ISBN":"978-1-4503-6606-9","page":"11–21","publisher":"Association for Computing Machinery","publisher-place":"New York, NY, USA","source":"ACM Digital Library","title":"Artificial Intelligence Techniques on Real-time Strategy Games","URL":"https://doi.org/10.1145/3297156.3297188","author":[{"family":"Zhen","given":"Yang"},{"family":"Wanpeng","given":"Zhang"},{"family":"Hongfu","given":"Liu"}],"accessed":{"date-parts":[["2023",4,25]]},"issued":{"date-parts":[["2018",12,8]]}}}],"schema":"https://github.com/citation-style-language/schema/raw/master/csl-citation.json"} </w:instrText>
      </w:r>
      <w:r w:rsidRPr="00365FED">
        <w:rPr>
          <w:sz w:val="22"/>
        </w:rPr>
        <w:fldChar w:fldCharType="separate"/>
      </w:r>
      <w:r w:rsidRPr="00365FED">
        <w:rPr>
          <w:sz w:val="22"/>
        </w:rPr>
        <w:t>(Zhen et al. 2018)</w:t>
      </w:r>
      <w:r w:rsidRPr="00365FED">
        <w:rPr>
          <w:sz w:val="22"/>
        </w:rPr>
        <w:fldChar w:fldCharType="end"/>
      </w:r>
      <w:r w:rsidRPr="00365FED">
        <w:rPr>
          <w:sz w:val="22"/>
        </w:rPr>
        <w:t xml:space="preserve"> as it is a unique environment allowing researchers and innovators to create various kinds of artificial intelligence not limited to just the real time strategy game genre.</w:t>
      </w:r>
    </w:p>
    <w:p w14:paraId="686B9EB0" w14:textId="6B3F44C8" w:rsidR="0032621A" w:rsidRPr="00365FED" w:rsidRDefault="0032621A" w:rsidP="006F6970">
      <w:pPr>
        <w:rPr>
          <w:sz w:val="22"/>
        </w:rPr>
      </w:pPr>
      <w:r w:rsidRPr="00365FED">
        <w:rPr>
          <w:sz w:val="22"/>
        </w:rPr>
        <w:t>The genre itself usually revolves around managing the uses of tens to thousands of units to defeat their opponent in a battlefield and to achieve a goal. Whether it is to hold key locations or total annihilation of their foes, these types of underlying element are present in a multitude of RTS games.</w:t>
      </w:r>
    </w:p>
    <w:p w14:paraId="355BABA1" w14:textId="7EC83655" w:rsidR="006F6970" w:rsidRPr="00365FED" w:rsidRDefault="006F6970" w:rsidP="006F6970">
      <w:pPr>
        <w:rPr>
          <w:sz w:val="22"/>
        </w:rPr>
      </w:pPr>
      <w:r w:rsidRPr="00365FED">
        <w:rPr>
          <w:sz w:val="22"/>
        </w:rPr>
        <w:t xml:space="preserve">With the advent of machine learning, video games and especially real time strategy games were uniquely suited as test beds for training machine learning algorithms </w:t>
      </w:r>
      <w:r w:rsidRPr="00365FED">
        <w:rPr>
          <w:sz w:val="22"/>
        </w:rPr>
        <w:fldChar w:fldCharType="begin"/>
      </w:r>
      <w:r w:rsidRPr="00365FED">
        <w:rPr>
          <w:sz w:val="22"/>
        </w:rPr>
        <w:instrText xml:space="preserve"> ADDIN ZOTERO_ITEM CSL_CITATION {"citationID":"YXKUZGSO","properties":{"formattedCitation":"(Skinner and Walmsley 2019)","plainCitation":"(Skinner and Walmsley 2019)","noteIndex":0},"citationItems":[{"id":41,"uris":["http://zotero.org/users/local/8L8fhjtQ/items/9IXY7SDC"],"itemData":{"id":41,"type":"paper-conference","abstract":"Artificial Intelligence has been used in many fields since the term was coined six decades ago. Artificial Intelligence in video games was introduced with Atari 2600's early titles such as `Computer Space' and `Pong' and has come a long way since. However, it has become expected of developers to have flawless AI which is as human-like as possible. Neural Networks are allowing AI systems to become smarter and used in ways such as OpenAI does with their game-playing bots. Many game-playing Neural Networks use reinforcement learning to train as it allows for more efficient training for larger games where the number of possible positions and combinations of game mechanics are extremely large. This paper provides an introductory literature review of these core fields of research as they applied within a video game context.","container-title":"2019 IEEE 4th International Conference on Computer and Communication Systems (ICCCS)","DOI":"10.1109/CCOMS.2019.8821783","event-title":"2019 IEEE 4th International Conference on Computer and Communication Systems (ICCCS)","page":"404-408","source":"IEEE Xplore","title":"Artificial Intelligence and Deep Learning in Video Games A Brief Review","author":[{"family":"Skinner","given":"Geoff"},{"family":"Walmsley","given":"Toby"}],"issued":{"date-parts":[["2019",2]]}}}],"schema":"https://github.com/citation-style-language/schema/raw/master/csl-citation.json"} </w:instrText>
      </w:r>
      <w:r w:rsidRPr="00365FED">
        <w:rPr>
          <w:sz w:val="22"/>
        </w:rPr>
        <w:fldChar w:fldCharType="separate"/>
      </w:r>
      <w:r w:rsidRPr="00365FED">
        <w:rPr>
          <w:sz w:val="22"/>
        </w:rPr>
        <w:t>(Skinner and Walmsley 2019)</w:t>
      </w:r>
      <w:r w:rsidRPr="00365FED">
        <w:rPr>
          <w:sz w:val="22"/>
        </w:rPr>
        <w:fldChar w:fldCharType="end"/>
      </w:r>
      <w:r w:rsidRPr="00365FED">
        <w:rPr>
          <w:sz w:val="22"/>
        </w:rPr>
        <w:t xml:space="preserve">. Due to the nature of video games themselves being </w:t>
      </w:r>
      <w:r w:rsidR="0032621A" w:rsidRPr="00365FED">
        <w:rPr>
          <w:sz w:val="22"/>
        </w:rPr>
        <w:t xml:space="preserve">complex applications of software </w:t>
      </w:r>
      <w:r w:rsidRPr="00365FED">
        <w:rPr>
          <w:sz w:val="22"/>
        </w:rPr>
        <w:t xml:space="preserve">that require </w:t>
      </w:r>
      <w:r w:rsidR="0032621A" w:rsidRPr="00365FED">
        <w:rPr>
          <w:sz w:val="22"/>
        </w:rPr>
        <w:t>users to manipulate a set of outlined controls to affect it, this field has quite the potential to train artificial intelligences.</w:t>
      </w:r>
    </w:p>
    <w:p w14:paraId="3C55A54B" w14:textId="77777777" w:rsidR="006F6970" w:rsidRPr="00365FED" w:rsidRDefault="006F6970" w:rsidP="00B20828">
      <w:pPr>
        <w:rPr>
          <w:sz w:val="22"/>
          <w:szCs w:val="18"/>
        </w:rPr>
      </w:pPr>
    </w:p>
    <w:p w14:paraId="18F0F93B" w14:textId="4190D670" w:rsidR="0003094D" w:rsidRPr="00365FED" w:rsidRDefault="0003094D" w:rsidP="0003094D">
      <w:pPr>
        <w:pStyle w:val="Heading3"/>
      </w:pPr>
      <w:bookmarkStart w:id="6" w:name="_Toc133346073"/>
      <w:r w:rsidRPr="00365FED">
        <w:t>Star</w:t>
      </w:r>
      <w:r w:rsidR="007D5B5E" w:rsidRPr="00365FED">
        <w:t>Craft 2’s learning environment</w:t>
      </w:r>
      <w:bookmarkEnd w:id="6"/>
    </w:p>
    <w:p w14:paraId="0C45567F" w14:textId="6D34690E" w:rsidR="00BC1E6F" w:rsidRPr="00365FED" w:rsidRDefault="00B95395" w:rsidP="00B20828">
      <w:pPr>
        <w:rPr>
          <w:sz w:val="22"/>
          <w:szCs w:val="18"/>
        </w:rPr>
      </w:pPr>
      <w:r w:rsidRPr="00365FED">
        <w:rPr>
          <w:sz w:val="22"/>
          <w:szCs w:val="18"/>
        </w:rPr>
        <w:t>Though most have mainly focused on SC2LE</w:t>
      </w:r>
      <w:r w:rsidR="00B3201A" w:rsidRPr="00365FED">
        <w:rPr>
          <w:sz w:val="22"/>
          <w:szCs w:val="18"/>
        </w:rPr>
        <w:fldChar w:fldCharType="begin"/>
      </w:r>
      <w:r w:rsidR="00B3201A" w:rsidRPr="00365FED">
        <w:rPr>
          <w:sz w:val="22"/>
          <w:szCs w:val="18"/>
        </w:rPr>
        <w:instrText xml:space="preserve"> ADDIN ZOTERO_ITEM CSL_CITATION {"citationID":"QHqM6SHa","properties":{"formattedCitation":"(Vinyals et al. 2017)","plainCitation":"(Vinyals et al. 2017)","noteIndex":0},"citationItems":[{"id":3,"uris":["http://zotero.org/users/local/8L8fhjtQ/items/UFUJRCIH"],"itemData":{"id":3,"type":"article","abstract":"This paper introduces SC2LE (StarCraft II Learning Environment), a reinforcement learning environment based on the game StarCraft II. This domain poses a new grand challenge for reinforcement learning, representing a more difﬁcult class of problems than considered in most prior work. It is a multi-agent problem with multiple players interacting; there is imperfect information due to a partially observed map; it has a large action space involving the selection and control of hundreds of units; it has a large state space that must be observed solely from raw input feature planes; and it has delayed credit assignment requiring long-term strategies over thousands of steps. We describe the observation, action, and reward speciﬁcation for the StarCraft II domain and provide an open source Python-based interface for communicating with the game engine. In addition to the main game maps, we provide a suite of mini-games focusing on different elements of StarCraft II gameplay. For the main game maps, we also provide an accompanying dataset of game replay data from human expert players. We give initial baseline results for neural networks trained from this data to predict game outcomes and player actions. Finally, we present initial baseline results for canonical deep reinforcement learning agents applied to the StarCraft II domain. On the mini-games, these agents learn to achieve a level of play that is comparable to a novice player. However, when trained on the main game, these agents are unable to make signiﬁcant progress. Thus, SC2LE offers a new and challenging environment for exploring deep reinforcement learning algorithms and architectures.","language":"en","note":"arXiv:1708.04782 [cs]","number":"arXiv:1708.04782","publisher":"arXiv","source":"arXiv.org","title":"StarCraft II: A New Challenge for Reinforcement Learning","title-short":"StarCraft II","URL":"http://arxiv.org/abs/1708.04782","author":[{"family":"Vinyals","given":"Oriol"},{"family":"Ewalds","given":"Timo"},{"family":"Bartunov","given":"Sergey"},{"family":"Georgiev","given":"Petko"},{"family":"Vezhnevets","given":"Alexander Sasha"},{"family":"Yeo","given":"Michelle"},{"family":"Makhzani","given":"Alireza"},{"family":"Küttler","given":"Heinrich"},{"family":"Agapiou","given":"John"},{"family":"Schrittwieser","given":"Julian"},{"family":"Quan","given":"John"},{"family":"Gaffney","given":"Stephen"},{"family":"Petersen","given":"Stig"},{"family":"Simonyan","given":"Karen"},{"family":"Schaul","given":"Tom"},{"family":"Hasselt","given":"Hado","non-dropping-particle":"van"},{"family":"Silver","given":"David"},{"family":"Lillicrap","given":"Timothy"},{"family":"Calderone","given":"Kevin"},{"family":"Keet","given":"Paul"},{"family":"Brunasso","given":"Anthony"},{"family":"Lawrence","given":"David"},{"family":"Ekermo","given":"Anders"},{"family":"Repp","given":"Jacob"},{"family":"Tsing","given":"Rodney"}],"accessed":{"date-parts":[["2023",4,24]]},"issued":{"date-parts":[["2017",8,16]]}}}],"schema":"https://github.com/citation-style-language/schema/raw/master/csl-citation.json"} </w:instrText>
      </w:r>
      <w:r w:rsidR="00B3201A" w:rsidRPr="00365FED">
        <w:rPr>
          <w:sz w:val="22"/>
          <w:szCs w:val="18"/>
        </w:rPr>
        <w:fldChar w:fldCharType="separate"/>
      </w:r>
      <w:r w:rsidR="00B3201A" w:rsidRPr="00365FED">
        <w:rPr>
          <w:sz w:val="22"/>
        </w:rPr>
        <w:t>(Vinyals et al. 2017)</w:t>
      </w:r>
      <w:r w:rsidR="00B3201A" w:rsidRPr="00365FED">
        <w:rPr>
          <w:sz w:val="22"/>
          <w:szCs w:val="18"/>
        </w:rPr>
        <w:fldChar w:fldCharType="end"/>
      </w:r>
      <w:r w:rsidRPr="00365FED">
        <w:rPr>
          <w:sz w:val="22"/>
          <w:szCs w:val="18"/>
        </w:rPr>
        <w:t>, a different project was developed to create a smaller scale RTS that featured a machine learning algorithm. Micro RTS</w:t>
      </w:r>
      <w:r w:rsidR="00B3201A" w:rsidRPr="00365FED">
        <w:rPr>
          <w:sz w:val="22"/>
          <w:szCs w:val="18"/>
        </w:rPr>
        <w:t xml:space="preserve"> </w:t>
      </w:r>
      <w:r w:rsidR="00B3201A" w:rsidRPr="00365FED">
        <w:rPr>
          <w:sz w:val="22"/>
          <w:szCs w:val="18"/>
        </w:rPr>
        <w:fldChar w:fldCharType="begin"/>
      </w:r>
      <w:r w:rsidR="00B3201A" w:rsidRPr="00365FED">
        <w:rPr>
          <w:sz w:val="22"/>
          <w:szCs w:val="18"/>
        </w:rPr>
        <w:instrText xml:space="preserve"> ADDIN ZOTERO_ITEM CSL_CITATION {"citationID":"2EXjofGL","properties":{"formattedCitation":"(Huang et al. 2021)","plainCitation":"(Huang et al. 2021)","noteIndex":0},"citationItems":[{"id":9,"uris":["http://zotero.org/users/local/8L8fhjtQ/items/GCKWMUCN"],"itemData":{"id":9,"type":"article","abstract":"In recent years, researchers have achieved great success in applying Deep Reinforcement Learning (DRL) algorithms to Real-time Strategy (RTS) games, creating strong autonomous agents that could defeat professional players in StarCraft II. However, existing approaches to tackle full games have high computational costs, usually requiring the use of thousands of GPUs and CPUs for weeks. This paper has two main contributions to address this issue: 1) We introduce Gym-µRTS (pronounced “gym-micro-RTS”) as a fast-to-run RL environment for full-game RTS research and 2) we present a collection of techniques to scale DRL to play full-game µRTS as well as ablation studies to demonstrate their empirical importance. Our best-trained bot can defeat every µRTS bot we tested from the past µRTS competitions when working in a single-map setting, resulting in a state-of-the-art DRL agent while only taking about 60 hours of training using a single machine (one GPU, three vCPU, 16GB RAM).","language":"en","note":"arXiv:2105.13807 [cs]","number":"arXiv:2105.13807","publisher":"arXiv","source":"arXiv.org","title":"Gym-$\\mu$RTS: Toward Affordable Full Game Real-time Strategy Games Research with Deep Reinforcement Learning","title-short":"Gym-$\\mu$RTS","URL":"http://arxiv.org/abs/2105.13807","author":[{"family":"Huang","given":"Shengyi"},{"family":"Ontañón","given":"Santiago"},{"family":"Bamford","given":"Chris"},{"family":"Grela","given":"Lukasz"}],"accessed":{"date-parts":[["2023",4,24]]},"issued":{"date-parts":[["2021",7,28]]}}}],"schema":"https://github.com/citation-style-language/schema/raw/master/csl-citation.json"} </w:instrText>
      </w:r>
      <w:r w:rsidR="00B3201A" w:rsidRPr="00365FED">
        <w:rPr>
          <w:sz w:val="22"/>
          <w:szCs w:val="18"/>
        </w:rPr>
        <w:fldChar w:fldCharType="separate"/>
      </w:r>
      <w:r w:rsidR="00B3201A" w:rsidRPr="00365FED">
        <w:rPr>
          <w:sz w:val="22"/>
        </w:rPr>
        <w:t>(Huang et al. 2021)</w:t>
      </w:r>
      <w:r w:rsidR="00B3201A" w:rsidRPr="00365FED">
        <w:rPr>
          <w:sz w:val="22"/>
          <w:szCs w:val="18"/>
        </w:rPr>
        <w:fldChar w:fldCharType="end"/>
      </w:r>
      <w:r w:rsidR="00B3201A" w:rsidRPr="00365FED">
        <w:rPr>
          <w:sz w:val="22"/>
          <w:szCs w:val="18"/>
        </w:rPr>
        <w:t xml:space="preserve">, </w:t>
      </w:r>
      <w:r w:rsidRPr="00365FED">
        <w:rPr>
          <w:sz w:val="22"/>
          <w:szCs w:val="18"/>
        </w:rPr>
        <w:t xml:space="preserve">developed by </w:t>
      </w:r>
      <w:r w:rsidR="008C3ED3" w:rsidRPr="00365FED">
        <w:rPr>
          <w:sz w:val="22"/>
          <w:szCs w:val="18"/>
        </w:rPr>
        <w:t xml:space="preserve">Santiago Ontañón, is a small implementation of a real time strategy game which is used to observe and perform AI research. </w:t>
      </w:r>
      <w:r w:rsidR="003037A0" w:rsidRPr="00365FED">
        <w:rPr>
          <w:sz w:val="22"/>
          <w:szCs w:val="18"/>
        </w:rPr>
        <w:t xml:space="preserve">It involves two players controlling and managing small armies of units in which their goal is to destroy their opponent’s base. </w:t>
      </w:r>
      <w:r w:rsidR="008C3ED3" w:rsidRPr="00365FED">
        <w:rPr>
          <w:sz w:val="22"/>
          <w:szCs w:val="18"/>
        </w:rPr>
        <w:t xml:space="preserve">The implementation of </w:t>
      </w:r>
      <w:r w:rsidR="00530EC2" w:rsidRPr="00365FED">
        <w:rPr>
          <w:sz w:val="22"/>
          <w:szCs w:val="18"/>
        </w:rPr>
        <w:t xml:space="preserve">the game </w:t>
      </w:r>
      <w:r w:rsidR="008C3ED3" w:rsidRPr="00365FED">
        <w:rPr>
          <w:sz w:val="22"/>
          <w:szCs w:val="18"/>
        </w:rPr>
        <w:t xml:space="preserve">is </w:t>
      </w:r>
      <w:r w:rsidR="00BC1E6F" w:rsidRPr="00365FED">
        <w:rPr>
          <w:sz w:val="22"/>
          <w:szCs w:val="18"/>
        </w:rPr>
        <w:t xml:space="preserve">simple enough for algorithms to run out but the capacity for more advanced </w:t>
      </w:r>
      <w:r w:rsidR="003037A0" w:rsidRPr="00365FED">
        <w:rPr>
          <w:sz w:val="22"/>
          <w:szCs w:val="18"/>
        </w:rPr>
        <w:t xml:space="preserve">strategy </w:t>
      </w:r>
      <w:r w:rsidR="00BC1E6F" w:rsidRPr="00365FED">
        <w:rPr>
          <w:sz w:val="22"/>
          <w:szCs w:val="18"/>
        </w:rPr>
        <w:t>with</w:t>
      </w:r>
      <w:r w:rsidR="003037A0" w:rsidRPr="00365FED">
        <w:rPr>
          <w:sz w:val="22"/>
          <w:szCs w:val="18"/>
        </w:rPr>
        <w:t xml:space="preserve"> more complex</w:t>
      </w:r>
      <w:r w:rsidR="00BC1E6F" w:rsidRPr="00365FED">
        <w:rPr>
          <w:sz w:val="22"/>
          <w:szCs w:val="18"/>
        </w:rPr>
        <w:t xml:space="preserve"> unit types </w:t>
      </w:r>
      <w:r w:rsidR="003037A0" w:rsidRPr="00365FED">
        <w:rPr>
          <w:sz w:val="22"/>
          <w:szCs w:val="18"/>
        </w:rPr>
        <w:t xml:space="preserve">are </w:t>
      </w:r>
      <w:r w:rsidR="00530EC2" w:rsidRPr="00365FED">
        <w:rPr>
          <w:sz w:val="22"/>
          <w:szCs w:val="18"/>
        </w:rPr>
        <w:t>not currently present</w:t>
      </w:r>
      <w:r w:rsidR="00BC1E6F" w:rsidRPr="00365FED">
        <w:rPr>
          <w:sz w:val="22"/>
          <w:szCs w:val="18"/>
        </w:rPr>
        <w:t>.</w:t>
      </w:r>
    </w:p>
    <w:p w14:paraId="53C417AC" w14:textId="02A36207" w:rsidR="00530EC2" w:rsidRPr="00365FED" w:rsidRDefault="00BC1E6F" w:rsidP="00B20828">
      <w:pPr>
        <w:rPr>
          <w:sz w:val="22"/>
          <w:szCs w:val="18"/>
        </w:rPr>
      </w:pPr>
      <w:r w:rsidRPr="00365FED">
        <w:rPr>
          <w:sz w:val="22"/>
          <w:szCs w:val="18"/>
        </w:rPr>
        <w:t xml:space="preserve">StarCraft 2’s environment and gameplay revolves around much higher and intensive logical computation. </w:t>
      </w:r>
      <w:r w:rsidR="000608CB" w:rsidRPr="00365FED">
        <w:rPr>
          <w:sz w:val="22"/>
          <w:szCs w:val="18"/>
        </w:rPr>
        <w:t>The SC2LE was developed by Deepmind</w:t>
      </w:r>
      <w:r w:rsidR="001A1B2A">
        <w:rPr>
          <w:sz w:val="22"/>
          <w:szCs w:val="18"/>
        </w:rPr>
        <w:t xml:space="preserve"> </w:t>
      </w:r>
      <w:r w:rsidR="001A1B2A">
        <w:rPr>
          <w:sz w:val="22"/>
          <w:szCs w:val="18"/>
        </w:rPr>
        <w:fldChar w:fldCharType="begin"/>
      </w:r>
      <w:r w:rsidR="001A1B2A">
        <w:rPr>
          <w:sz w:val="22"/>
          <w:szCs w:val="18"/>
        </w:rPr>
        <w:instrText xml:space="preserve"> ADDIN ZOTERO_ITEM CSL_CITATION {"citationID":"OgTXrKny","properties":{"formattedCitation":"(DeepMind n.d.)","plainCitation":"(DeepMind n.d.)","noteIndex":0},"citationItems":[{"id":50,"uris":["http://zotero.org/users/local/8L8fhjtQ/items/2DVBHK5G"],"itemData":{"id":50,"type":"webpage","abstract":"Artificial intelligence could be one of humanity’s most useful inventions. We research and build safe artificial intelligence systems. We're committed to solving intelligence, to advance science and benefit humanity.","language":"en","title":"DeepMind","URL":"https://www.deepmind.com/","accessed":{"date-parts":[["2023",4,26]]}}}],"schema":"https://github.com/citation-style-language/schema/raw/master/csl-citation.json"} </w:instrText>
      </w:r>
      <w:r w:rsidR="001A1B2A">
        <w:rPr>
          <w:sz w:val="22"/>
          <w:szCs w:val="18"/>
        </w:rPr>
        <w:fldChar w:fldCharType="separate"/>
      </w:r>
      <w:r w:rsidR="001A1B2A" w:rsidRPr="001A1B2A">
        <w:rPr>
          <w:sz w:val="22"/>
        </w:rPr>
        <w:t>(DeepMind n.d.)</w:t>
      </w:r>
      <w:r w:rsidR="001A1B2A">
        <w:rPr>
          <w:sz w:val="22"/>
          <w:szCs w:val="18"/>
        </w:rPr>
        <w:fldChar w:fldCharType="end"/>
      </w:r>
      <w:r w:rsidR="000608CB" w:rsidRPr="00365FED">
        <w:rPr>
          <w:sz w:val="22"/>
          <w:szCs w:val="18"/>
        </w:rPr>
        <w:t xml:space="preserve"> in partnership with (at the time) Blizzard Entertainment</w:t>
      </w:r>
      <w:r w:rsidR="001D3C08">
        <w:rPr>
          <w:sz w:val="22"/>
          <w:szCs w:val="18"/>
        </w:rPr>
        <w:t xml:space="preserve"> </w:t>
      </w:r>
      <w:r w:rsidR="001D3C08">
        <w:rPr>
          <w:sz w:val="22"/>
          <w:szCs w:val="18"/>
        </w:rPr>
        <w:fldChar w:fldCharType="begin"/>
      </w:r>
      <w:r w:rsidR="001D3C08">
        <w:rPr>
          <w:sz w:val="22"/>
          <w:szCs w:val="18"/>
        </w:rPr>
        <w:instrText xml:space="preserve"> ADDIN ZOTERO_ITEM CSL_CITATION {"citationID":"Cvwq0hs8","properties":{"formattedCitation":"(Blizzard Entertainment n.d.)","plainCitation":"(Blizzard Entertainment n.d.)","noteIndex":0},"citationItems":[{"id":52,"uris":["http://zotero.org/users/local/8L8fhjtQ/items/XXYHILP4"],"itemData":{"id":52,"type":"webpage","abstract":"Dedicated to creating the most epic entertainment experiences...ever.","language":"en-US","title":"Blizzard Entertainment","URL":"https://blizzard.com","accessed":{"date-parts":[["2023",4,26]]}}}],"schema":"https://github.com/citation-style-language/schema/raw/master/csl-citation.json"} </w:instrText>
      </w:r>
      <w:r w:rsidR="001D3C08">
        <w:rPr>
          <w:sz w:val="22"/>
          <w:szCs w:val="18"/>
        </w:rPr>
        <w:fldChar w:fldCharType="separate"/>
      </w:r>
      <w:r w:rsidR="001D3C08" w:rsidRPr="001D3C08">
        <w:rPr>
          <w:sz w:val="22"/>
        </w:rPr>
        <w:t>(Blizzard Entertainment n.d.)</w:t>
      </w:r>
      <w:r w:rsidR="001D3C08">
        <w:rPr>
          <w:sz w:val="22"/>
          <w:szCs w:val="18"/>
        </w:rPr>
        <w:fldChar w:fldCharType="end"/>
      </w:r>
      <w:r w:rsidR="000608CB" w:rsidRPr="00365FED">
        <w:rPr>
          <w:sz w:val="22"/>
          <w:szCs w:val="18"/>
        </w:rPr>
        <w:t xml:space="preserve">. The platform provides a complex and challenging arena for the AI agents to learn and adapt to its ever-shifting environment. The game itself involves several key aspects of </w:t>
      </w:r>
      <w:r w:rsidR="003E6098" w:rsidRPr="00365FED">
        <w:rPr>
          <w:sz w:val="22"/>
          <w:szCs w:val="18"/>
        </w:rPr>
        <w:t xml:space="preserve">that players need to manage. Players </w:t>
      </w:r>
      <w:r w:rsidR="00F32836" w:rsidRPr="00365FED">
        <w:rPr>
          <w:sz w:val="22"/>
          <w:szCs w:val="18"/>
        </w:rPr>
        <w:t xml:space="preserve">and by extension, the AI </w:t>
      </w:r>
      <w:r w:rsidR="003E6098" w:rsidRPr="00365FED">
        <w:rPr>
          <w:sz w:val="22"/>
          <w:szCs w:val="18"/>
        </w:rPr>
        <w:lastRenderedPageBreak/>
        <w:t>will need to manage resources, unit production, micro</w:t>
      </w:r>
      <w:r w:rsidR="00F335C7" w:rsidRPr="00365FED">
        <w:rPr>
          <w:rStyle w:val="FootnoteReference"/>
          <w:sz w:val="22"/>
          <w:szCs w:val="18"/>
        </w:rPr>
        <w:footnoteReference w:id="1"/>
      </w:r>
      <w:r w:rsidR="003E6098" w:rsidRPr="00365FED">
        <w:rPr>
          <w:sz w:val="22"/>
          <w:szCs w:val="18"/>
        </w:rPr>
        <w:t xml:space="preserve"> and macro</w:t>
      </w:r>
      <w:r w:rsidR="00F335C7" w:rsidRPr="00365FED">
        <w:rPr>
          <w:rStyle w:val="FootnoteReference"/>
          <w:sz w:val="22"/>
          <w:szCs w:val="18"/>
        </w:rPr>
        <w:footnoteReference w:id="2"/>
      </w:r>
      <w:r w:rsidR="003E6098" w:rsidRPr="00365FED">
        <w:rPr>
          <w:sz w:val="22"/>
          <w:szCs w:val="18"/>
        </w:rPr>
        <w:t xml:space="preserve"> gameplay, on top of a rapidly evolving environment.</w:t>
      </w:r>
      <w:r w:rsidR="003E4CA8" w:rsidRPr="00365FED">
        <w:rPr>
          <w:sz w:val="22"/>
          <w:szCs w:val="18"/>
        </w:rPr>
        <w:t xml:space="preserve"> Both tactics and strategy are paramount to success in the game.</w:t>
      </w:r>
      <w:r w:rsidR="00816A1D" w:rsidRPr="00365FED">
        <w:rPr>
          <w:sz w:val="22"/>
          <w:szCs w:val="18"/>
        </w:rPr>
        <w:t xml:space="preserve"> </w:t>
      </w:r>
    </w:p>
    <w:p w14:paraId="7C004921" w14:textId="3C286C76" w:rsidR="005518A5" w:rsidRPr="00365FED" w:rsidRDefault="005518A5" w:rsidP="00B20828">
      <w:pPr>
        <w:rPr>
          <w:sz w:val="22"/>
          <w:szCs w:val="18"/>
        </w:rPr>
      </w:pPr>
      <w:r w:rsidRPr="00365FED">
        <w:rPr>
          <w:sz w:val="22"/>
          <w:szCs w:val="18"/>
        </w:rPr>
        <w:t xml:space="preserve">In the environment itself, it </w:t>
      </w:r>
      <w:r w:rsidR="001A1B2A">
        <w:rPr>
          <w:sz w:val="22"/>
          <w:szCs w:val="18"/>
        </w:rPr>
        <w:t>contains</w:t>
      </w:r>
      <w:r w:rsidRPr="00365FED">
        <w:rPr>
          <w:sz w:val="22"/>
          <w:szCs w:val="18"/>
        </w:rPr>
        <w:t xml:space="preserve"> several </w:t>
      </w:r>
      <w:r w:rsidR="001A1B2A">
        <w:rPr>
          <w:sz w:val="22"/>
          <w:szCs w:val="18"/>
        </w:rPr>
        <w:t>mini-</w:t>
      </w:r>
      <w:r w:rsidRPr="00365FED">
        <w:rPr>
          <w:sz w:val="22"/>
          <w:szCs w:val="18"/>
        </w:rPr>
        <w:t xml:space="preserve">scenarios for the agent to learn from </w:t>
      </w:r>
      <w:r w:rsidRPr="00365FED">
        <w:rPr>
          <w:sz w:val="22"/>
          <w:szCs w:val="18"/>
        </w:rPr>
        <w:fldChar w:fldCharType="begin"/>
      </w:r>
      <w:r w:rsidRPr="00365FED">
        <w:rPr>
          <w:sz w:val="22"/>
          <w:szCs w:val="18"/>
        </w:rPr>
        <w:instrText xml:space="preserve"> ADDIN ZOTERO_ITEM CSL_CITATION {"citationID":"UFV9TyoU","properties":{"formattedCitation":"(Vinyals et al. 2017, p.7)","plainCitation":"(Vinyals et al. 2017, p.7)","noteIndex":0},"citationItems":[{"id":3,"uris":["http://zotero.org/users/local/8L8fhjtQ/items/UFUJRCIH"],"itemData":{"id":3,"type":"article","abstract":"This paper introduces SC2LE (StarCraft II Learning Environment), a reinforcement learning environment based on the game StarCraft II. This domain poses a new grand challenge for reinforcement learning, representing a more difﬁcult class of problems than considered in most prior work. It is a multi-agent problem with multiple players interacting; there is imperfect information due to a partially observed map; it has a large action space involving the selection and control of hundreds of units; it has a large state space that must be observed solely from raw input feature planes; and it has delayed credit assignment requiring long-term strategies over thousands of steps. We describe the observation, action, and reward speciﬁcation for the StarCraft II domain and provide an open source Python-based interface for communicating with the game engine. In addition to the main game maps, we provide a suite of mini-games focusing on different elements of StarCraft II gameplay. For the main game maps, we also provide an accompanying dataset of game replay data from human expert players. We give initial baseline results for neural networks trained from this data to predict game outcomes and player actions. Finally, we present initial baseline results for canonical deep reinforcement learning agents applied to the StarCraft II domain. On the mini-games, these agents learn to achieve a level of play that is comparable to a novice player. However, when trained on the main game, these agents are unable to make signiﬁcant progress. Thus, SC2LE offers a new and challenging environment for exploring deep reinforcement learning algorithms and architectures.","language":"en","note":"arXiv:1708.04782 [cs]","number":"arXiv:1708.04782","publisher":"arXiv","source":"arXiv.org","title":"StarCraft II: A New Challenge for Reinforcement Learning","title-short":"StarCraft II","URL":"http://arxiv.org/abs/1708.04782","author":[{"family":"Vinyals","given":"Oriol"},{"family":"Ewalds","given":"Timo"},{"family":"Bartunov","given":"Sergey"},{"family":"Georgiev","given":"Petko"},{"family":"Vezhnevets","given":"Alexander Sasha"},{"family":"Yeo","given":"Michelle"},{"family":"Makhzani","given":"Alireza"},{"family":"Küttler","given":"Heinrich"},{"family":"Agapiou","given":"John"},{"family":"Schrittwieser","given":"Julian"},{"family":"Quan","given":"John"},{"family":"Gaffney","given":"Stephen"},{"family":"Petersen","given":"Stig"},{"family":"Simonyan","given":"Karen"},{"family":"Schaul","given":"Tom"},{"family":"Hasselt","given":"Hado","non-dropping-particle":"van"},{"family":"Silver","given":"David"},{"family":"Lillicrap","given":"Timothy"},{"family":"Calderone","given":"Kevin"},{"family":"Keet","given":"Paul"},{"family":"Brunasso","given":"Anthony"},{"family":"Lawrence","given":"David"},{"family":"Ekermo","given":"Anders"},{"family":"Repp","given":"Jacob"},{"family":"Tsing","given":"Rodney"}],"accessed":{"date-parts":[["2023",4,24]]},"issued":{"date-parts":[["2017",8,16]]}},"locator":"7","label":"page"}],"schema":"https://github.com/citation-style-language/schema/raw/master/csl-citation.json"} </w:instrText>
      </w:r>
      <w:r w:rsidRPr="00365FED">
        <w:rPr>
          <w:sz w:val="22"/>
          <w:szCs w:val="18"/>
        </w:rPr>
        <w:fldChar w:fldCharType="separate"/>
      </w:r>
      <w:r w:rsidRPr="00365FED">
        <w:rPr>
          <w:sz w:val="22"/>
        </w:rPr>
        <w:t>(Vinyals et al. 2017, p.7)</w:t>
      </w:r>
      <w:r w:rsidRPr="00365FED">
        <w:rPr>
          <w:sz w:val="22"/>
          <w:szCs w:val="18"/>
        </w:rPr>
        <w:fldChar w:fldCharType="end"/>
      </w:r>
      <w:r w:rsidRPr="00365FED">
        <w:rPr>
          <w:sz w:val="22"/>
          <w:szCs w:val="18"/>
        </w:rPr>
        <w:t xml:space="preserve">. Using units from the base game, the development team presented the AI with simple challenges that players would conduct naturally. From selecting and moving units to having them harvest resources or </w:t>
      </w:r>
      <w:r w:rsidR="001A1B2A">
        <w:rPr>
          <w:sz w:val="22"/>
          <w:szCs w:val="18"/>
        </w:rPr>
        <w:t xml:space="preserve">preforming the </w:t>
      </w:r>
      <w:r w:rsidRPr="00365FED">
        <w:rPr>
          <w:sz w:val="22"/>
          <w:szCs w:val="18"/>
        </w:rPr>
        <w:t>construction buildings.</w:t>
      </w:r>
      <w:r w:rsidR="00A50B8B" w:rsidRPr="00365FED">
        <w:rPr>
          <w:sz w:val="22"/>
          <w:szCs w:val="18"/>
        </w:rPr>
        <w:t xml:space="preserve"> Though rather simple in conception, this paved the way forward for more advanced forms of machine learning as the environment became a test bed for new researchers.</w:t>
      </w:r>
    </w:p>
    <w:p w14:paraId="6AF22BE1" w14:textId="00461C83" w:rsidR="007D5B5E" w:rsidRPr="00365FED" w:rsidRDefault="007D5B5E" w:rsidP="007D5B5E">
      <w:pPr>
        <w:pStyle w:val="Heading4"/>
      </w:pPr>
      <w:r w:rsidRPr="00365FED">
        <w:t>TStarBots</w:t>
      </w:r>
    </w:p>
    <w:p w14:paraId="62D394F4" w14:textId="3F8D9F36" w:rsidR="007D5D99" w:rsidRPr="00365FED" w:rsidRDefault="002E1204" w:rsidP="00B20828">
      <w:pPr>
        <w:rPr>
          <w:sz w:val="22"/>
          <w:szCs w:val="18"/>
        </w:rPr>
      </w:pPr>
      <w:r w:rsidRPr="00365FED">
        <w:rPr>
          <w:sz w:val="22"/>
          <w:szCs w:val="18"/>
        </w:rPr>
        <w:t xml:space="preserve">A study </w:t>
      </w:r>
      <w:r w:rsidR="007D5D99" w:rsidRPr="00365FED">
        <w:rPr>
          <w:sz w:val="22"/>
          <w:szCs w:val="18"/>
        </w:rPr>
        <w:t>by Tencent AI Labs,</w:t>
      </w:r>
      <w:r w:rsidR="00683754" w:rsidRPr="00365FED">
        <w:rPr>
          <w:sz w:val="22"/>
          <w:szCs w:val="18"/>
        </w:rPr>
        <w:t xml:space="preserve"> </w:t>
      </w:r>
      <w:r w:rsidR="00F335C7" w:rsidRPr="00365FED">
        <w:rPr>
          <w:sz w:val="22"/>
          <w:szCs w:val="18"/>
        </w:rPr>
        <w:t>University</w:t>
      </w:r>
      <w:r w:rsidR="00683754" w:rsidRPr="00365FED">
        <w:rPr>
          <w:sz w:val="22"/>
          <w:szCs w:val="18"/>
        </w:rPr>
        <w:t xml:space="preserve"> </w:t>
      </w:r>
      <w:r w:rsidR="00F335C7" w:rsidRPr="00365FED">
        <w:rPr>
          <w:sz w:val="22"/>
          <w:szCs w:val="18"/>
        </w:rPr>
        <w:t xml:space="preserve">of Rochester </w:t>
      </w:r>
      <w:r w:rsidR="001A1B2A">
        <w:rPr>
          <w:sz w:val="22"/>
          <w:szCs w:val="18"/>
        </w:rPr>
        <w:t xml:space="preserve">USA </w:t>
      </w:r>
      <w:r w:rsidR="00F335C7" w:rsidRPr="00365FED">
        <w:rPr>
          <w:sz w:val="22"/>
          <w:szCs w:val="18"/>
        </w:rPr>
        <w:t xml:space="preserve">and Northwest University </w:t>
      </w:r>
      <w:r w:rsidR="001A1B2A">
        <w:rPr>
          <w:sz w:val="22"/>
          <w:szCs w:val="18"/>
        </w:rPr>
        <w:t xml:space="preserve">USA </w:t>
      </w:r>
      <w:r w:rsidRPr="00365FED">
        <w:rPr>
          <w:sz w:val="22"/>
          <w:szCs w:val="18"/>
        </w:rPr>
        <w:t>developed the TStarBots</w:t>
      </w:r>
      <w:r w:rsidR="00B3201A" w:rsidRPr="00365FED">
        <w:rPr>
          <w:sz w:val="22"/>
          <w:szCs w:val="18"/>
        </w:rPr>
        <w:fldChar w:fldCharType="begin"/>
      </w:r>
      <w:r w:rsidR="00B3201A" w:rsidRPr="00365FED">
        <w:rPr>
          <w:sz w:val="22"/>
          <w:szCs w:val="18"/>
        </w:rPr>
        <w:instrText xml:space="preserve"> ADDIN ZOTERO_ITEM CSL_CITATION {"citationID":"P6fMFHLk","properties":{"formattedCitation":"(Sun et al. 2018)","plainCitation":"(Sun et al. 2018)","noteIndex":0},"citationItems":[{"id":6,"uris":["http://zotero.org/users/local/8L8fhjtQ/items/C32MQZDQ"],"itemData":{"id":6,"type":"article","abstract":"Starcraft II (SC2) is widely considered as the most challenging Real Time Strategy (RTS) game. The underlying challenges include a large observation space, a huge (continuous and inﬁnite) action space, partial observations, simultaneous move for all players, and long horizon delayed rewards for local decisions. To push the frontier of AI research, Deepmind and Blizzard jointly developed the StarCraft II Learning Environment (SC2LE) as a testbench of complex decision making systems. SC2LE provides a few mini games such as MoveToBeacon, CollectMineralShards, and DefeatRoaches, where some AI agents have achieved the performance level of human professional players. However, for full games, the current AI agents are still far from achieving human professional level performance. To bridge this gap, we present two full game AI agents in this paper — the AI agent TStarBot1 is based on deep reinforcement learning over a ﬂat action structure, and the AI agent TStarBot2 is based on hard-coded rules over a hierarchical action structure. Both TStarBot1 and TStarBot2 are able to defeat the built-in AI agents from level 1 to level 10 in a full game (1v1 Zerg-vs-Zerg game on the AbyssalReef map), noting that level 8, level 9, and level 10 are cheating agents with unfair advantages such as full vision on the whole map and resource harvest boosting 1. To the best of our knowledge, this is the ﬁrst public work to investigate AI agents that can defeat the built-in AI in the StarCraft II full game.","language":"en","note":"arXiv:1809.07193 [cs]","number":"arXiv:1809.07193","publisher":"arXiv","source":"arXiv.org","title":"TStarBots: Defeating the Cheating Level Builtin AI in StarCraft II in the Full Game","title-short":"TStarBots","URL":"http://arxiv.org/abs/1809.07193","author":[{"family":"Sun","given":"Peng"},{"family":"Sun","given":"Xinghai"},{"family":"Han","given":"Lei"},{"family":"Xiong","given":"Jiechao"},{"family":"Wang","given":"Qing"},{"family":"Li","given":"Bo"},{"family":"Zheng","given":"Yang"},{"family":"Liu","given":"Ji"},{"family":"Liu","given":"Yongsheng"},{"family":"Liu","given":"Han"},{"family":"Zhang","given":"Tong"}],"accessed":{"date-parts":[["2023",4,24]]},"issued":{"date-parts":[["2018",12,27]]}}}],"schema":"https://github.com/citation-style-language/schema/raw/master/csl-citation.json"} </w:instrText>
      </w:r>
      <w:r w:rsidR="00B3201A" w:rsidRPr="00365FED">
        <w:rPr>
          <w:sz w:val="22"/>
          <w:szCs w:val="18"/>
        </w:rPr>
        <w:fldChar w:fldCharType="separate"/>
      </w:r>
      <w:r w:rsidR="00B3201A" w:rsidRPr="00365FED">
        <w:rPr>
          <w:sz w:val="22"/>
        </w:rPr>
        <w:t>(Sun et al. 2018)</w:t>
      </w:r>
      <w:r w:rsidR="00B3201A" w:rsidRPr="00365FED">
        <w:rPr>
          <w:sz w:val="22"/>
          <w:szCs w:val="18"/>
        </w:rPr>
        <w:fldChar w:fldCharType="end"/>
      </w:r>
      <w:r w:rsidR="00B3201A" w:rsidRPr="00365FED">
        <w:rPr>
          <w:noProof/>
          <w:sz w:val="22"/>
          <w:szCs w:val="18"/>
          <w:lang w:val="en-US"/>
        </w:rPr>
        <w:t xml:space="preserve"> </w:t>
      </w:r>
      <w:r w:rsidRPr="00365FED">
        <w:rPr>
          <w:sz w:val="22"/>
          <w:szCs w:val="18"/>
        </w:rPr>
        <w:t xml:space="preserve">which </w:t>
      </w:r>
      <w:r w:rsidR="00F335C7" w:rsidRPr="00365FED">
        <w:rPr>
          <w:sz w:val="22"/>
          <w:szCs w:val="18"/>
        </w:rPr>
        <w:t xml:space="preserve">are two machine learning agents designed to defeat the </w:t>
      </w:r>
      <w:r w:rsidRPr="00365FED">
        <w:rPr>
          <w:sz w:val="22"/>
          <w:szCs w:val="18"/>
        </w:rPr>
        <w:t xml:space="preserve">built-in Cheating AI in StarCraft 2. The first AI known as TStarBot1 is a Macro Action Based Reinforcement Learning Agent </w:t>
      </w:r>
      <w:r w:rsidR="002A6323">
        <w:rPr>
          <w:sz w:val="22"/>
          <w:szCs w:val="18"/>
        </w:rPr>
        <w:fldChar w:fldCharType="begin"/>
      </w:r>
      <w:r w:rsidR="002A6323">
        <w:rPr>
          <w:sz w:val="22"/>
          <w:szCs w:val="18"/>
        </w:rPr>
        <w:instrText xml:space="preserve"> ADDIN ZOTERO_ITEM CSL_CITATION {"citationID":"KyFTDnnl","properties":{"formattedCitation":"(Sun et al. 2018, p.6)","plainCitation":"(Sun et al. 2018, p.6)","noteIndex":0},"citationItems":[{"id":6,"uris":["http://zotero.org/users/local/8L8fhjtQ/items/C32MQZDQ"],"itemData":{"id":6,"type":"article","abstract":"Starcraft II (SC2) is widely considered as the most challenging Real Time Strategy (RTS) game. The underlying challenges include a large observation space, a huge (continuous and inﬁnite) action space, partial observations, simultaneous move for all players, and long horizon delayed rewards for local decisions. To push the frontier of AI research, Deepmind and Blizzard jointly developed the StarCraft II Learning Environment (SC2LE) as a testbench of complex decision making systems. SC2LE provides a few mini games such as MoveToBeacon, CollectMineralShards, and DefeatRoaches, where some AI agents have achieved the performance level of human professional players. However, for full games, the current AI agents are still far from achieving human professional level performance. To bridge this gap, we present two full game AI agents in this paper — the AI agent TStarBot1 is based on deep reinforcement learning over a ﬂat action structure, and the AI agent TStarBot2 is based on hard-coded rules over a hierarchical action structure. Both TStarBot1 and TStarBot2 are able to defeat the built-in AI agents from level 1 to level 10 in a full game (1v1 Zerg-vs-Zerg game on the AbyssalReef map), noting that level 8, level 9, and level 10 are cheating agents with unfair advantages such as full vision on the whole map and resource harvest boosting 1. To the best of our knowledge, this is the ﬁrst public work to investigate AI agents that can defeat the built-in AI in the StarCraft II full game.","language":"en","note":"arXiv:1809.07193 [cs]","number":"arXiv:1809.07193","publisher":"arXiv","source":"arXiv.org","title":"TStarBots: Defeating the Cheating Level Builtin AI in StarCraft II in the Full Game","title-short":"TStarBots","URL":"http://arxiv.org/abs/1809.07193","author":[{"family":"Sun","given":"Peng"},{"family":"Sun","given":"Xinghai"},{"family":"Han","given":"Lei"},{"family":"Xiong","given":"Jiechao"},{"family":"Wang","given":"Qing"},{"family":"Li","given":"Bo"},{"family":"Zheng","given":"Yang"},{"family":"Liu","given":"Ji"},{"family":"Liu","given":"Yongsheng"},{"family":"Liu","given":"Han"},{"family":"Zhang","given":"Tong"}],"accessed":{"date-parts":[["2023",4,24]]},"issued":{"date-parts":[["2018",12,27]]}},"locator":"6","label":"page"}],"schema":"https://github.com/citation-style-language/schema/raw/master/csl-citation.json"} </w:instrText>
      </w:r>
      <w:r w:rsidR="002A6323">
        <w:rPr>
          <w:sz w:val="22"/>
          <w:szCs w:val="18"/>
        </w:rPr>
        <w:fldChar w:fldCharType="separate"/>
      </w:r>
      <w:r w:rsidR="002A6323" w:rsidRPr="002A6323">
        <w:rPr>
          <w:sz w:val="22"/>
        </w:rPr>
        <w:t>(Sun et al. 2018, p.6)</w:t>
      </w:r>
      <w:r w:rsidR="002A6323">
        <w:rPr>
          <w:sz w:val="22"/>
          <w:szCs w:val="18"/>
        </w:rPr>
        <w:fldChar w:fldCharType="end"/>
      </w:r>
      <w:r w:rsidRPr="00365FED">
        <w:rPr>
          <w:sz w:val="22"/>
          <w:szCs w:val="18"/>
        </w:rPr>
        <w:t xml:space="preserve">developed to act as a single global controller with hard coded macro actions available to it. This </w:t>
      </w:r>
      <w:r w:rsidR="00816A1D" w:rsidRPr="00365FED">
        <w:rPr>
          <w:sz w:val="22"/>
          <w:szCs w:val="18"/>
        </w:rPr>
        <w:t xml:space="preserve">multi-layer perception </w:t>
      </w:r>
      <w:r w:rsidRPr="00365FED">
        <w:rPr>
          <w:sz w:val="22"/>
          <w:szCs w:val="18"/>
        </w:rPr>
        <w:t xml:space="preserve">neural network architecture used for the study allows TStarBot1 to learn and act on </w:t>
      </w:r>
      <w:r w:rsidR="00816A1D" w:rsidRPr="00365FED">
        <w:rPr>
          <w:sz w:val="22"/>
          <w:szCs w:val="18"/>
        </w:rPr>
        <w:t>situations present within an active game by utilising the macros available to it.</w:t>
      </w:r>
      <w:r w:rsidR="00EE2929" w:rsidRPr="00365FED">
        <w:rPr>
          <w:sz w:val="22"/>
          <w:szCs w:val="18"/>
        </w:rPr>
        <w:t xml:space="preserve"> The second AI known as</w:t>
      </w:r>
      <w:r w:rsidR="00600301" w:rsidRPr="00365FED">
        <w:rPr>
          <w:sz w:val="22"/>
          <w:szCs w:val="18"/>
        </w:rPr>
        <w:t xml:space="preserve"> </w:t>
      </w:r>
      <w:r w:rsidR="00EE2929" w:rsidRPr="00365FED">
        <w:rPr>
          <w:sz w:val="22"/>
          <w:szCs w:val="18"/>
        </w:rPr>
        <w:t>TStarBot2 is a Hierarchical Macro-Micro Action Based</w:t>
      </w:r>
      <w:r w:rsidR="00B3201A" w:rsidRPr="00365FED">
        <w:rPr>
          <w:sz w:val="22"/>
          <w:szCs w:val="18"/>
        </w:rPr>
        <w:fldChar w:fldCharType="begin"/>
      </w:r>
      <w:r w:rsidR="00B3201A" w:rsidRPr="00365FED">
        <w:rPr>
          <w:sz w:val="22"/>
          <w:szCs w:val="18"/>
        </w:rPr>
        <w:instrText xml:space="preserve"> ADDIN ZOTERO_ITEM CSL_CITATION {"citationID":"3tjz5Y93","properties":{"formattedCitation":"(Sun et al. 2018, p.19)","plainCitation":"(Sun et al. 2018, p.19)","noteIndex":0},"citationItems":[{"id":6,"uris":["http://zotero.org/users/local/8L8fhjtQ/items/C32MQZDQ"],"itemData":{"id":6,"type":"article","abstract":"Starcraft II (SC2) is widely considered as the most challenging Real Time Strategy (RTS) game. The underlying challenges include a large observation space, a huge (continuous and inﬁnite) action space, partial observations, simultaneous move for all players, and long horizon delayed rewards for local decisions. To push the frontier of AI research, Deepmind and Blizzard jointly developed the StarCraft II Learning Environment (SC2LE) as a testbench of complex decision making systems. SC2LE provides a few mini games such as MoveToBeacon, CollectMineralShards, and DefeatRoaches, where some AI agents have achieved the performance level of human professional players. However, for full games, the current AI agents are still far from achieving human professional level performance. To bridge this gap, we present two full game AI agents in this paper — the AI agent TStarBot1 is based on deep reinforcement learning over a ﬂat action structure, and the AI agent TStarBot2 is based on hard-coded rules over a hierarchical action structure. Both TStarBot1 and TStarBot2 are able to defeat the built-in AI agents from level 1 to level 10 in a full game (1v1 Zerg-vs-Zerg game on the AbyssalReef map), noting that level 8, level 9, and level 10 are cheating agents with unfair advantages such as full vision on the whole map and resource harvest boosting 1. To the best of our knowledge, this is the ﬁrst public work to investigate AI agents that can defeat the built-in AI in the StarCraft II full game.","language":"en","note":"arXiv:1809.07193 [cs]","number":"arXiv:1809.07193","publisher":"arXiv","source":"arXiv.org","title":"TStarBots: Defeating the Cheating Level Builtin AI in StarCraft II in the Full Game","title-short":"TStarBots","URL":"http://arxiv.org/abs/1809.07193","author":[{"family":"Sun","given":"Peng"},{"family":"Sun","given":"Xinghai"},{"family":"Han","given":"Lei"},{"family":"Xiong","given":"Jiechao"},{"family":"Wang","given":"Qing"},{"family":"Li","given":"Bo"},{"family":"Zheng","given":"Yang"},{"family":"Liu","given":"Ji"},{"family":"Liu","given":"Yongsheng"},{"family":"Liu","given":"Han"},{"family":"Zhang","given":"Tong"}],"accessed":{"date-parts":[["2023",4,24]]},"issued":{"date-parts":[["2018",12,27]]}},"locator":"19","label":"page"}],"schema":"https://github.com/citation-style-language/schema/raw/master/csl-citation.json"} </w:instrText>
      </w:r>
      <w:r w:rsidR="00B3201A" w:rsidRPr="00365FED">
        <w:rPr>
          <w:sz w:val="22"/>
          <w:szCs w:val="18"/>
        </w:rPr>
        <w:fldChar w:fldCharType="separate"/>
      </w:r>
      <w:r w:rsidR="00B3201A" w:rsidRPr="00365FED">
        <w:rPr>
          <w:sz w:val="22"/>
        </w:rPr>
        <w:t>(Sun et al. 2018, p.19)</w:t>
      </w:r>
      <w:r w:rsidR="00B3201A" w:rsidRPr="00365FED">
        <w:rPr>
          <w:sz w:val="22"/>
          <w:szCs w:val="18"/>
        </w:rPr>
        <w:fldChar w:fldCharType="end"/>
      </w:r>
      <w:r w:rsidR="00EE2929" w:rsidRPr="00365FED">
        <w:rPr>
          <w:sz w:val="22"/>
          <w:szCs w:val="18"/>
        </w:rPr>
        <w:t xml:space="preserve"> Agent designed for both macro and micro actions. This version can, as the description implies, the ability to command both the Macro level of thinking as well as the Micro section of per unit commands. Both of which has seen success in completing a full match/level/game of StarCraft2 as well as being able to defeat </w:t>
      </w:r>
      <w:r w:rsidR="001A1B2A">
        <w:rPr>
          <w:sz w:val="22"/>
          <w:szCs w:val="18"/>
        </w:rPr>
        <w:t xml:space="preserve">a </w:t>
      </w:r>
      <w:r w:rsidR="00EE2929" w:rsidRPr="00365FED">
        <w:rPr>
          <w:sz w:val="22"/>
          <w:szCs w:val="18"/>
        </w:rPr>
        <w:t>high ranking player</w:t>
      </w:r>
      <w:r w:rsidR="001A1B2A">
        <w:rPr>
          <w:sz w:val="22"/>
          <w:szCs w:val="18"/>
        </w:rPr>
        <w:fldChar w:fldCharType="begin"/>
      </w:r>
      <w:r w:rsidR="001A1B2A">
        <w:rPr>
          <w:sz w:val="22"/>
          <w:szCs w:val="18"/>
        </w:rPr>
        <w:instrText xml:space="preserve"> ADDIN ZOTERO_ITEM CSL_CITATION {"citationID":"18uOBqYQ","properties":{"formattedCitation":"(Sun et al. 2018, p.19)","plainCitation":"(Sun et al. 2018, p.19)","noteIndex":0},"citationItems":[{"id":6,"uris":["http://zotero.org/users/local/8L8fhjtQ/items/C32MQZDQ"],"itemData":{"id":6,"type":"article","abstract":"Starcraft II (SC2) is widely considered as the most challenging Real Time Strategy (RTS) game. The underlying challenges include a large observation space, a huge (continuous and inﬁnite) action space, partial observations, simultaneous move for all players, and long horizon delayed rewards for local decisions. To push the frontier of AI research, Deepmind and Blizzard jointly developed the StarCraft II Learning Environment (SC2LE) as a testbench of complex decision making systems. SC2LE provides a few mini games such as MoveToBeacon, CollectMineralShards, and DefeatRoaches, where some AI agents have achieved the performance level of human professional players. However, for full games, the current AI agents are still far from achieving human professional level performance. To bridge this gap, we present two full game AI agents in this paper — the AI agent TStarBot1 is based on deep reinforcement learning over a ﬂat action structure, and the AI agent TStarBot2 is based on hard-coded rules over a hierarchical action structure. Both TStarBot1 and TStarBot2 are able to defeat the built-in AI agents from level 1 to level 10 in a full game (1v1 Zerg-vs-Zerg game on the AbyssalReef map), noting that level 8, level 9, and level 10 are cheating agents with unfair advantages such as full vision on the whole map and resource harvest boosting 1. To the best of our knowledge, this is the ﬁrst public work to investigate AI agents that can defeat the built-in AI in the StarCraft II full game.","language":"en","note":"arXiv:1809.07193 [cs]","number":"arXiv:1809.07193","publisher":"arXiv","source":"arXiv.org","title":"TStarBots: Defeating the Cheating Level Builtin AI in StarCraft II in the Full Game","title-short":"TStarBots","URL":"http://arxiv.org/abs/1809.07193","author":[{"family":"Sun","given":"Peng"},{"family":"Sun","given":"Xinghai"},{"family":"Han","given":"Lei"},{"family":"Xiong","given":"Jiechao"},{"family":"Wang","given":"Qing"},{"family":"Li","given":"Bo"},{"family":"Zheng","given":"Yang"},{"family":"Liu","given":"Ji"},{"family":"Liu","given":"Yongsheng"},{"family":"Liu","given":"Han"},{"family":"Zhang","given":"Tong"}],"accessed":{"date-parts":[["2023",4,24]]},"issued":{"date-parts":[["2018",12,27]]}},"locator":"19","label":"page"}],"schema":"https://github.com/citation-style-language/schema/raw/master/csl-citation.json"} </w:instrText>
      </w:r>
      <w:r w:rsidR="001A1B2A">
        <w:rPr>
          <w:sz w:val="22"/>
          <w:szCs w:val="18"/>
        </w:rPr>
        <w:fldChar w:fldCharType="separate"/>
      </w:r>
      <w:r w:rsidR="001A1B2A" w:rsidRPr="001A1B2A">
        <w:rPr>
          <w:sz w:val="22"/>
        </w:rPr>
        <w:t>(Sun et al. 2018, p.19)</w:t>
      </w:r>
      <w:r w:rsidR="001A1B2A">
        <w:rPr>
          <w:sz w:val="22"/>
          <w:szCs w:val="18"/>
        </w:rPr>
        <w:fldChar w:fldCharType="end"/>
      </w:r>
      <w:r w:rsidR="00EE2929" w:rsidRPr="00365FED">
        <w:rPr>
          <w:sz w:val="22"/>
          <w:szCs w:val="18"/>
        </w:rPr>
        <w:t>.</w:t>
      </w:r>
    </w:p>
    <w:p w14:paraId="204F58E9" w14:textId="5E9F38B8" w:rsidR="007D5B5E" w:rsidRPr="00365FED" w:rsidRDefault="007D5B5E" w:rsidP="007D5B5E">
      <w:pPr>
        <w:pStyle w:val="Heading3"/>
      </w:pPr>
      <w:bookmarkStart w:id="7" w:name="_Toc133346074"/>
      <w:r w:rsidRPr="00365FED">
        <w:t>Mirco-RTS-Py</w:t>
      </w:r>
      <w:bookmarkEnd w:id="7"/>
    </w:p>
    <w:p w14:paraId="7B70AC47" w14:textId="46973AA5" w:rsidR="00ED0361" w:rsidRPr="00365FED" w:rsidRDefault="001A7AD6" w:rsidP="00B20828">
      <w:pPr>
        <w:rPr>
          <w:sz w:val="22"/>
          <w:szCs w:val="18"/>
        </w:rPr>
      </w:pPr>
      <w:r w:rsidRPr="00365FED">
        <w:rPr>
          <w:sz w:val="22"/>
          <w:szCs w:val="18"/>
        </w:rPr>
        <w:t>Micro-RTS</w:t>
      </w:r>
      <w:r w:rsidR="00ED0361" w:rsidRPr="00365FED">
        <w:rPr>
          <w:sz w:val="22"/>
          <w:szCs w:val="18"/>
        </w:rPr>
        <w:t>-</w:t>
      </w:r>
      <w:r w:rsidR="00B3201A" w:rsidRPr="00365FED">
        <w:rPr>
          <w:sz w:val="22"/>
          <w:szCs w:val="18"/>
        </w:rPr>
        <w:t xml:space="preserve">Py </w:t>
      </w:r>
      <w:r w:rsidR="00B3201A" w:rsidRPr="00365FED">
        <w:rPr>
          <w:sz w:val="22"/>
          <w:szCs w:val="18"/>
        </w:rPr>
        <w:fldChar w:fldCharType="begin"/>
      </w:r>
      <w:r w:rsidR="00B3201A" w:rsidRPr="00365FED">
        <w:rPr>
          <w:sz w:val="22"/>
          <w:szCs w:val="18"/>
        </w:rPr>
        <w:instrText xml:space="preserve"> ADDIN ZOTERO_ITEM CSL_CITATION {"citationID":"vwtEDufb","properties":{"formattedCitation":"(Huang et al. 2021)","plainCitation":"(Huang et al. 2021)","noteIndex":0},"citationItems":[{"id":9,"uris":["http://zotero.org/users/local/8L8fhjtQ/items/GCKWMUCN"],"itemData":{"id":9,"type":"article","abstract":"In recent years, researchers have achieved great success in applying Deep Reinforcement Learning (DRL) algorithms to Real-time Strategy (RTS) games, creating strong autonomous agents that could defeat professional players in StarCraft II. However, existing approaches to tackle full games have high computational costs, usually requiring the use of thousands of GPUs and CPUs for weeks. This paper has two main contributions to address this issue: 1) We introduce Gym-µRTS (pronounced “gym-micro-RTS”) as a fast-to-run RL environment for full-game RTS research and 2) we present a collection of techniques to scale DRL to play full-game µRTS as well as ablation studies to demonstrate their empirical importance. Our best-trained bot can defeat every µRTS bot we tested from the past µRTS competitions when working in a single-map setting, resulting in a state-of-the-art DRL agent while only taking about 60 hours of training using a single machine (one GPU, three vCPU, 16GB RAM).","language":"en","note":"arXiv:2105.13807 [cs]","number":"arXiv:2105.13807","publisher":"arXiv","source":"arXiv.org","title":"Gym-$\\mu$RTS: Toward Affordable Full Game Real-time Strategy Games Research with Deep Reinforcement Learning","title-short":"Gym-$\\mu$RTS","URL":"http://arxiv.org/abs/2105.13807","author":[{"family":"Huang","given":"Shengyi"},{"family":"Ontañón","given":"Santiago"},{"family":"Bamford","given":"Chris"},{"family":"Grela","given":"Lukasz"}],"accessed":{"date-parts":[["2023",4,24]]},"issued":{"date-parts":[["2021",7,28]]}}}],"schema":"https://github.com/citation-style-language/schema/raw/master/csl-citation.json"} </w:instrText>
      </w:r>
      <w:r w:rsidR="00B3201A" w:rsidRPr="00365FED">
        <w:rPr>
          <w:sz w:val="22"/>
          <w:szCs w:val="18"/>
        </w:rPr>
        <w:fldChar w:fldCharType="separate"/>
      </w:r>
      <w:r w:rsidR="00B3201A" w:rsidRPr="00365FED">
        <w:rPr>
          <w:sz w:val="22"/>
        </w:rPr>
        <w:t>(Huang et al. 2021)</w:t>
      </w:r>
      <w:r w:rsidR="00B3201A" w:rsidRPr="00365FED">
        <w:rPr>
          <w:sz w:val="22"/>
          <w:szCs w:val="18"/>
        </w:rPr>
        <w:fldChar w:fldCharType="end"/>
      </w:r>
      <w:r w:rsidR="001F5097" w:rsidRPr="00365FED">
        <w:rPr>
          <w:sz w:val="22"/>
          <w:szCs w:val="18"/>
        </w:rPr>
        <w:t xml:space="preserve"> </w:t>
      </w:r>
      <w:r w:rsidR="00581B5F" w:rsidRPr="00365FED">
        <w:rPr>
          <w:sz w:val="22"/>
          <w:szCs w:val="18"/>
        </w:rPr>
        <w:t>by the Farama-Foundation</w:t>
      </w:r>
      <w:r w:rsidR="0014254F">
        <w:rPr>
          <w:sz w:val="22"/>
          <w:szCs w:val="18"/>
        </w:rPr>
        <w:fldChar w:fldCharType="begin"/>
      </w:r>
      <w:r w:rsidR="0014254F">
        <w:rPr>
          <w:sz w:val="22"/>
          <w:szCs w:val="18"/>
        </w:rPr>
        <w:instrText xml:space="preserve"> ADDIN ZOTERO_ITEM CSL_CITATION {"citationID":"hKhGMbXH","properties":{"formattedCitation":"(The Farama Foundation n.d.)","plainCitation":"(The Farama Foundation n.d.)","noteIndex":0},"citationItems":[{"id":54,"uris":["http://zotero.org/users/local/8L8fhjtQ/items/RPDN8MBF"],"itemData":{"id":54,"type":"webpage","abstract":"Maintaining The World’s Open Source Reinforcement Learning Tools","container-title":"The Farama Foundation","language":"en","title":"The Farama Foundation","URL":"https://farama.org/","accessed":{"date-parts":[["2023",4,26]]}}}],"schema":"https://github.com/citation-style-language/schema/raw/master/csl-citation.json"} </w:instrText>
      </w:r>
      <w:r w:rsidR="0014254F">
        <w:rPr>
          <w:sz w:val="22"/>
          <w:szCs w:val="18"/>
        </w:rPr>
        <w:fldChar w:fldCharType="separate"/>
      </w:r>
      <w:r w:rsidR="0014254F" w:rsidRPr="0014254F">
        <w:rPr>
          <w:sz w:val="22"/>
        </w:rPr>
        <w:t>(The Farama Foundation n.d.)</w:t>
      </w:r>
      <w:r w:rsidR="0014254F">
        <w:rPr>
          <w:sz w:val="22"/>
          <w:szCs w:val="18"/>
        </w:rPr>
        <w:fldChar w:fldCharType="end"/>
      </w:r>
      <w:r w:rsidR="00581B5F" w:rsidRPr="00365FED">
        <w:rPr>
          <w:sz w:val="22"/>
          <w:szCs w:val="18"/>
        </w:rPr>
        <w:t xml:space="preserve"> </w:t>
      </w:r>
      <w:r w:rsidRPr="00365FED">
        <w:rPr>
          <w:sz w:val="22"/>
          <w:szCs w:val="18"/>
        </w:rPr>
        <w:t xml:space="preserve">is </w:t>
      </w:r>
      <w:r w:rsidR="00581B5F" w:rsidRPr="00365FED">
        <w:rPr>
          <w:sz w:val="22"/>
          <w:szCs w:val="18"/>
        </w:rPr>
        <w:t xml:space="preserve">another example for machine learning algorithms in the RTS Genre. It is a platform specifically designed for testing machine learning algorithms in an RTS inspired game environment </w:t>
      </w:r>
      <w:r w:rsidR="00ED0361" w:rsidRPr="00365FED">
        <w:rPr>
          <w:sz w:val="22"/>
          <w:szCs w:val="18"/>
        </w:rPr>
        <w:t>which is the inspiration for the</w:t>
      </w:r>
      <w:r w:rsidR="00581B5F" w:rsidRPr="00365FED">
        <w:rPr>
          <w:sz w:val="22"/>
          <w:szCs w:val="18"/>
        </w:rPr>
        <w:t xml:space="preserve"> </w:t>
      </w:r>
      <w:r w:rsidR="00A5143D" w:rsidRPr="00365FED">
        <w:rPr>
          <w:sz w:val="22"/>
          <w:szCs w:val="18"/>
        </w:rPr>
        <w:t>premise</w:t>
      </w:r>
      <w:r w:rsidR="00ED0361" w:rsidRPr="00365FED">
        <w:rPr>
          <w:sz w:val="22"/>
          <w:szCs w:val="18"/>
        </w:rPr>
        <w:t>s</w:t>
      </w:r>
      <w:r w:rsidR="00A5143D" w:rsidRPr="00365FED">
        <w:rPr>
          <w:sz w:val="22"/>
          <w:szCs w:val="18"/>
        </w:rPr>
        <w:t xml:space="preserve"> of this projec</w:t>
      </w:r>
      <w:r w:rsidR="00ED0361" w:rsidRPr="00365FED">
        <w:rPr>
          <w:sz w:val="22"/>
          <w:szCs w:val="18"/>
        </w:rPr>
        <w:t>t</w:t>
      </w:r>
      <w:r w:rsidR="00A5143D" w:rsidRPr="00365FED">
        <w:rPr>
          <w:sz w:val="22"/>
          <w:szCs w:val="18"/>
        </w:rPr>
        <w:t xml:space="preserve">. Unlike StarCraft 2’s more heavily complex game with several times the magnitude of computational need for training neural networks, Micro-RTS has strived for a highly efficient and affordable test bed for machine learning algorithms. </w:t>
      </w:r>
      <w:r w:rsidR="00612265" w:rsidRPr="00365FED">
        <w:rPr>
          <w:sz w:val="22"/>
          <w:szCs w:val="18"/>
        </w:rPr>
        <w:t xml:space="preserve">Its </w:t>
      </w:r>
      <w:r w:rsidR="00ED0361" w:rsidRPr="00365FED">
        <w:rPr>
          <w:sz w:val="22"/>
          <w:szCs w:val="18"/>
        </w:rPr>
        <w:t>environment</w:t>
      </w:r>
      <w:r w:rsidR="00612265" w:rsidRPr="00365FED">
        <w:rPr>
          <w:sz w:val="22"/>
          <w:szCs w:val="18"/>
        </w:rPr>
        <w:t xml:space="preserve"> can be </w:t>
      </w:r>
      <w:r w:rsidR="00ED0361" w:rsidRPr="00365FED">
        <w:rPr>
          <w:sz w:val="22"/>
          <w:szCs w:val="18"/>
        </w:rPr>
        <w:t xml:space="preserve">used to train agents </w:t>
      </w:r>
      <w:r w:rsidR="00612265" w:rsidRPr="00365FED">
        <w:rPr>
          <w:sz w:val="22"/>
          <w:szCs w:val="18"/>
        </w:rPr>
        <w:t>more quickly relative to the time it would take the likes of</w:t>
      </w:r>
      <w:r w:rsidR="00D862CC" w:rsidRPr="00365FED">
        <w:rPr>
          <w:sz w:val="22"/>
          <w:szCs w:val="18"/>
        </w:rPr>
        <w:t xml:space="preserve"> TStarBot</w:t>
      </w:r>
      <w:r w:rsidR="00612265" w:rsidRPr="00365FED">
        <w:rPr>
          <w:sz w:val="22"/>
          <w:szCs w:val="18"/>
        </w:rPr>
        <w:t xml:space="preserve"> </w:t>
      </w:r>
      <w:r w:rsidR="00D862CC" w:rsidRPr="00365FED">
        <w:rPr>
          <w:sz w:val="22"/>
          <w:szCs w:val="18"/>
        </w:rPr>
        <w:fldChar w:fldCharType="begin"/>
      </w:r>
      <w:r w:rsidR="00D862CC" w:rsidRPr="00365FED">
        <w:rPr>
          <w:sz w:val="22"/>
          <w:szCs w:val="18"/>
        </w:rPr>
        <w:instrText xml:space="preserve"> ADDIN ZOTERO_ITEM CSL_CITATION {"citationID":"WB7rJNV4","properties":{"formattedCitation":"(Sun et al. 2018)","plainCitation":"(Sun et al. 2018)","noteIndex":0},"citationItems":[{"id":6,"uris":["http://zotero.org/users/local/8L8fhjtQ/items/C32MQZDQ"],"itemData":{"id":6,"type":"article","abstract":"Starcraft II (SC2) is widely considered as the most challenging Real Time Strategy (RTS) game. The underlying challenges include a large observation space, a huge (continuous and inﬁnite) action space, partial observations, simultaneous move for all players, and long horizon delayed rewards for local decisions. To push the frontier of AI research, Deepmind and Blizzard jointly developed the StarCraft II Learning Environment (SC2LE) as a testbench of complex decision making systems. SC2LE provides a few mini games such as MoveToBeacon, CollectMineralShards, and DefeatRoaches, where some AI agents have achieved the performance level of human professional players. However, for full games, the current AI agents are still far from achieving human professional level performance. To bridge this gap, we present two full game AI agents in this paper — the AI agent TStarBot1 is based on deep reinforcement learning over a ﬂat action structure, and the AI agent TStarBot2 is based on hard-coded rules over a hierarchical action structure. Both TStarBot1 and TStarBot2 are able to defeat the built-in AI agents from level 1 to level 10 in a full game (1v1 Zerg-vs-Zerg game on the AbyssalReef map), noting that level 8, level 9, and level 10 are cheating agents with unfair advantages such as full vision on the whole map and resource harvest boosting 1. To the best of our knowledge, this is the ﬁrst public work to investigate AI agents that can defeat the built-in AI in the StarCraft II full game.","language":"en","note":"arXiv:1809.07193 [cs]","number":"arXiv:1809.07193","publisher":"arXiv","source":"arXiv.org","title":"TStarBots: Defeating the Cheating Level Builtin AI in StarCraft II in the Full Game","title-short":"TStarBots","URL":"http://arxiv.org/abs/1809.07193","author":[{"family":"Sun","given":"Peng"},{"family":"Sun","given":"Xinghai"},{"family":"Han","given":"Lei"},{"family":"Xiong","given":"Jiechao"},{"family":"Wang","given":"Qing"},{"family":"Li","given":"Bo"},{"family":"Zheng","given":"Yang"},{"family":"Liu","given":"Ji"},{"family":"Liu","given":"Yongsheng"},{"family":"Liu","given":"Han"},{"family":"Zhang","given":"Tong"}],"accessed":{"date-parts":[["2023",4,24]]},"issued":{"date-parts":[["2018",12,27]]}}}],"schema":"https://github.com/citation-style-language/schema/raw/master/csl-citation.json"} </w:instrText>
      </w:r>
      <w:r w:rsidR="00D862CC" w:rsidRPr="00365FED">
        <w:rPr>
          <w:sz w:val="22"/>
          <w:szCs w:val="18"/>
        </w:rPr>
        <w:fldChar w:fldCharType="separate"/>
      </w:r>
      <w:r w:rsidR="00D862CC" w:rsidRPr="00365FED">
        <w:rPr>
          <w:sz w:val="22"/>
        </w:rPr>
        <w:t>(Sun et al. 2018)</w:t>
      </w:r>
      <w:r w:rsidR="00D862CC" w:rsidRPr="00365FED">
        <w:rPr>
          <w:sz w:val="22"/>
          <w:szCs w:val="18"/>
        </w:rPr>
        <w:fldChar w:fldCharType="end"/>
      </w:r>
      <w:r w:rsidR="00612265" w:rsidRPr="00365FED">
        <w:rPr>
          <w:sz w:val="22"/>
          <w:szCs w:val="18"/>
        </w:rPr>
        <w:t xml:space="preserve"> or other machine learning algorithms in more complex environments to train. This test bed allows </w:t>
      </w:r>
      <w:r w:rsidR="00ED0361" w:rsidRPr="00365FED">
        <w:rPr>
          <w:sz w:val="22"/>
          <w:szCs w:val="18"/>
        </w:rPr>
        <w:t>for researchers to test their machine learning algorithms to compete against other AIs in its field.</w:t>
      </w:r>
    </w:p>
    <w:p w14:paraId="1184A1B9" w14:textId="22E23CA5" w:rsidR="001A7AD6" w:rsidRPr="00365FED" w:rsidRDefault="00ED0361" w:rsidP="00B20828">
      <w:pPr>
        <w:rPr>
          <w:sz w:val="22"/>
          <w:szCs w:val="18"/>
        </w:rPr>
      </w:pPr>
      <w:r w:rsidRPr="00365FED">
        <w:rPr>
          <w:sz w:val="22"/>
          <w:szCs w:val="18"/>
        </w:rPr>
        <w:t xml:space="preserve">In the environment Micro-RTS provides, its 16x16 grid with two corners in which the players’ base is located. The unit and building roster </w:t>
      </w:r>
      <w:r w:rsidR="004411F4" w:rsidRPr="00365FED">
        <w:rPr>
          <w:sz w:val="22"/>
          <w:szCs w:val="18"/>
        </w:rPr>
        <w:t>consist</w:t>
      </w:r>
      <w:r w:rsidRPr="00365FED">
        <w:rPr>
          <w:sz w:val="22"/>
          <w:szCs w:val="18"/>
        </w:rPr>
        <w:t xml:space="preserve"> of basic entities</w:t>
      </w:r>
      <w:r w:rsidR="004411F4" w:rsidRPr="00365FED">
        <w:rPr>
          <w:sz w:val="22"/>
          <w:szCs w:val="18"/>
        </w:rPr>
        <w:t xml:space="preserve"> such as workers and different kinds of soldiers</w:t>
      </w:r>
      <w:r w:rsidRPr="00365FED">
        <w:rPr>
          <w:sz w:val="22"/>
          <w:szCs w:val="18"/>
        </w:rPr>
        <w:t xml:space="preserve"> that make up the</w:t>
      </w:r>
      <w:r w:rsidR="004411F4" w:rsidRPr="00365FED">
        <w:rPr>
          <w:sz w:val="22"/>
          <w:szCs w:val="18"/>
        </w:rPr>
        <w:t xml:space="preserve"> RTS environment as well as simple production and resource nodes. The simulation of the </w:t>
      </w:r>
      <w:r w:rsidR="00A268D2" w:rsidRPr="00365FED">
        <w:rPr>
          <w:sz w:val="22"/>
          <w:szCs w:val="18"/>
        </w:rPr>
        <w:t xml:space="preserve">inputs for the algorithm consists of </w:t>
      </w:r>
      <w:r w:rsidR="002E5A75" w:rsidRPr="00365FED">
        <w:rPr>
          <w:sz w:val="22"/>
          <w:szCs w:val="18"/>
        </w:rPr>
        <w:t xml:space="preserve">two main components that allow for the neural networks to act on. The observation and action space utilised features the observation space to generate the data seen on the grid while the action space as the name implies, provides the </w:t>
      </w:r>
      <w:r w:rsidR="00DB38FB" w:rsidRPr="00365FED">
        <w:rPr>
          <w:sz w:val="22"/>
          <w:szCs w:val="18"/>
        </w:rPr>
        <w:t xml:space="preserve">actions </w:t>
      </w:r>
      <w:r w:rsidR="00D96ECC" w:rsidRPr="00365FED">
        <w:rPr>
          <w:sz w:val="22"/>
          <w:szCs w:val="18"/>
        </w:rPr>
        <w:t>for the algorithm to utilise</w:t>
      </w:r>
      <w:r w:rsidR="002D3EEA">
        <w:rPr>
          <w:sz w:val="22"/>
          <w:szCs w:val="18"/>
        </w:rPr>
        <w:fldChar w:fldCharType="begin"/>
      </w:r>
      <w:r w:rsidR="002D3EEA">
        <w:rPr>
          <w:sz w:val="22"/>
          <w:szCs w:val="18"/>
        </w:rPr>
        <w:instrText xml:space="preserve"> ADDIN ZOTERO_ITEM CSL_CITATION {"citationID":"TfwUxPs1","properties":{"formattedCitation":"(Huang et al. 2021, p.3)","plainCitation":"(Huang et al. 2021, p.3)","noteIndex":0},"citationItems":[{"id":9,"uris":["http://zotero.org/users/local/8L8fhjtQ/items/GCKWMUCN"],"itemData":{"id":9,"type":"article","abstract":"In recent years, researchers have achieved great success in applying Deep Reinforcement Learning (DRL) algorithms to Real-time Strategy (RTS) games, creating strong autonomous agents that could defeat professional players in StarCraft II. However, existing approaches to tackle full games have high computational costs, usually requiring the use of thousands of GPUs and CPUs for weeks. This paper has two main contributions to address this issue: 1) We introduce Gym-µRTS (pronounced “gym-micro-RTS”) as a fast-to-run RL environment for full-game RTS research and 2) we present a collection of techniques to scale DRL to play full-game µRTS as well as ablation studies to demonstrate their empirical importance. Our best-trained bot can defeat every µRTS bot we tested from the past µRTS competitions when working in a single-map setting, resulting in a state-of-the-art DRL agent while only taking about 60 hours of training using a single machine (one GPU, three vCPU, 16GB RAM).","language":"en","note":"arXiv:2105.13807 [cs]","number":"arXiv:2105.13807","publisher":"arXiv","source":"arXiv.org","title":"Gym-$\\mu$RTS: Toward Affordable Full Game Real-time Strategy Games Research with Deep Reinforcement Learning","title-short":"Gym-$\\mu$RTS","URL":"http://arxiv.org/abs/2105.13807","author":[{"family":"Huang","given":"Shengyi"},{"family":"Ontañón","given":"Santiago"},{"family":"Bamford","given":"Chris"},{"family":"Grela","given":"Lukasz"}],"accessed":{"date-parts":[["2023",4,24]]},"issued":{"date-parts":[["2021",7,28]]}},"locator":"3","label":"page"}],"schema":"https://github.com/citation-style-language/schema/raw/master/csl-citation.json"} </w:instrText>
      </w:r>
      <w:r w:rsidR="002D3EEA">
        <w:rPr>
          <w:sz w:val="22"/>
          <w:szCs w:val="18"/>
        </w:rPr>
        <w:fldChar w:fldCharType="separate"/>
      </w:r>
      <w:r w:rsidR="002D3EEA" w:rsidRPr="002D3EEA">
        <w:rPr>
          <w:sz w:val="22"/>
        </w:rPr>
        <w:t>(Huang et al. 2021, p.3)</w:t>
      </w:r>
      <w:r w:rsidR="002D3EEA">
        <w:rPr>
          <w:sz w:val="22"/>
          <w:szCs w:val="18"/>
        </w:rPr>
        <w:fldChar w:fldCharType="end"/>
      </w:r>
      <w:r w:rsidR="00DB38FB" w:rsidRPr="00365FED">
        <w:rPr>
          <w:sz w:val="22"/>
          <w:szCs w:val="18"/>
        </w:rPr>
        <w:t>.</w:t>
      </w:r>
    </w:p>
    <w:p w14:paraId="02A681C6" w14:textId="221B589E" w:rsidR="00EE2929" w:rsidRPr="00365FED" w:rsidRDefault="00EC51CF" w:rsidP="00B20828">
      <w:pPr>
        <w:rPr>
          <w:sz w:val="22"/>
          <w:szCs w:val="18"/>
        </w:rPr>
      </w:pPr>
      <w:r w:rsidRPr="00365FED">
        <w:rPr>
          <w:sz w:val="22"/>
          <w:szCs w:val="18"/>
        </w:rPr>
        <w:t>Concluding the</w:t>
      </w:r>
      <w:r w:rsidR="00EE2929" w:rsidRPr="00365FED">
        <w:rPr>
          <w:sz w:val="22"/>
          <w:szCs w:val="18"/>
        </w:rPr>
        <w:t xml:space="preserve"> studies found for machine learning algorithms in real time strategy games provide the potential for producing highly sophisticated </w:t>
      </w:r>
      <w:r w:rsidR="001A7AD6" w:rsidRPr="00365FED">
        <w:rPr>
          <w:sz w:val="22"/>
          <w:szCs w:val="18"/>
        </w:rPr>
        <w:t>game AIs</w:t>
      </w:r>
      <w:r w:rsidR="00EE2929" w:rsidRPr="00365FED">
        <w:rPr>
          <w:sz w:val="22"/>
          <w:szCs w:val="18"/>
        </w:rPr>
        <w:t xml:space="preserve">. By utilising </w:t>
      </w:r>
      <w:r w:rsidR="001A7AD6" w:rsidRPr="00365FED">
        <w:rPr>
          <w:sz w:val="22"/>
          <w:szCs w:val="18"/>
        </w:rPr>
        <w:t>various methods of machine learning, an AI agent can create a challenging and engaging opponent for even the most skilled players of the genre. As artificial intelligence evolves over time, it is possible that machine learning algorithms as opponents in video games be a potential avenue for exploration.</w:t>
      </w:r>
    </w:p>
    <w:p w14:paraId="4F3F8F03" w14:textId="31616D3C" w:rsidR="003E4CA8" w:rsidRPr="00365FED" w:rsidRDefault="008673BA" w:rsidP="00183F02">
      <w:pPr>
        <w:pStyle w:val="Heading1"/>
        <w:rPr>
          <w:sz w:val="28"/>
        </w:rPr>
      </w:pPr>
      <w:bookmarkStart w:id="8" w:name="_Toc133346075"/>
      <w:r w:rsidRPr="00365FED">
        <w:rPr>
          <w:sz w:val="28"/>
        </w:rPr>
        <w:lastRenderedPageBreak/>
        <w:t>Project Overview</w:t>
      </w:r>
      <w:bookmarkEnd w:id="8"/>
    </w:p>
    <w:p w14:paraId="01BB7F7E" w14:textId="71C654A3" w:rsidR="00E853F9" w:rsidRPr="00365FED" w:rsidRDefault="00E853F9" w:rsidP="00E853F9">
      <w:pPr>
        <w:pStyle w:val="Heading2"/>
        <w:rPr>
          <w:sz w:val="24"/>
          <w:szCs w:val="22"/>
        </w:rPr>
      </w:pPr>
      <w:bookmarkStart w:id="9" w:name="_Toc133346076"/>
      <w:r w:rsidRPr="00365FED">
        <w:rPr>
          <w:sz w:val="24"/>
          <w:szCs w:val="22"/>
        </w:rPr>
        <w:t>A new game environment</w:t>
      </w:r>
      <w:bookmarkEnd w:id="9"/>
    </w:p>
    <w:p w14:paraId="52332119" w14:textId="1B418F54" w:rsidR="00857E5B" w:rsidRPr="00365FED" w:rsidRDefault="002C23D2" w:rsidP="00D96ECC">
      <w:pPr>
        <w:rPr>
          <w:sz w:val="22"/>
          <w:szCs w:val="18"/>
        </w:rPr>
      </w:pPr>
      <w:r w:rsidRPr="00365FED">
        <w:rPr>
          <w:sz w:val="22"/>
          <w:szCs w:val="18"/>
        </w:rPr>
        <w:t xml:space="preserve">The reason I wanted a new environment for the AI to train in is so that the I can expand upon the potential </w:t>
      </w:r>
      <w:r w:rsidR="005E70F3" w:rsidRPr="00365FED">
        <w:rPr>
          <w:sz w:val="22"/>
          <w:szCs w:val="18"/>
        </w:rPr>
        <w:t>actions and expand</w:t>
      </w:r>
      <w:r w:rsidR="00857E5B" w:rsidRPr="00365FED">
        <w:rPr>
          <w:sz w:val="22"/>
          <w:szCs w:val="18"/>
        </w:rPr>
        <w:t xml:space="preserve"> the</w:t>
      </w:r>
      <w:r w:rsidR="005E70F3" w:rsidRPr="00365FED">
        <w:rPr>
          <w:sz w:val="22"/>
          <w:szCs w:val="18"/>
        </w:rPr>
        <w:t xml:space="preserve"> unit roster</w:t>
      </w:r>
      <w:r w:rsidRPr="00365FED">
        <w:rPr>
          <w:sz w:val="22"/>
          <w:szCs w:val="18"/>
        </w:rPr>
        <w:t>.</w:t>
      </w:r>
      <w:r w:rsidR="005E70F3" w:rsidRPr="00365FED">
        <w:rPr>
          <w:sz w:val="22"/>
          <w:szCs w:val="18"/>
        </w:rPr>
        <w:t xml:space="preserve"> Starting off small with simple infantry units for the MLA get familiar with. </w:t>
      </w:r>
      <w:r w:rsidR="00534275" w:rsidRPr="00365FED">
        <w:rPr>
          <w:sz w:val="22"/>
          <w:szCs w:val="18"/>
        </w:rPr>
        <w:t>The environment planned was</w:t>
      </w:r>
      <w:r w:rsidR="00087C2B" w:rsidRPr="00365FED">
        <w:rPr>
          <w:sz w:val="22"/>
          <w:szCs w:val="18"/>
        </w:rPr>
        <w:t>,</w:t>
      </w:r>
      <w:r w:rsidR="00534275" w:rsidRPr="00365FED">
        <w:rPr>
          <w:sz w:val="22"/>
          <w:szCs w:val="18"/>
        </w:rPr>
        <w:t xml:space="preserve"> as detailed as before in the introduction, with 2 main </w:t>
      </w:r>
      <w:r w:rsidRPr="00365FED">
        <w:rPr>
          <w:sz w:val="22"/>
          <w:szCs w:val="18"/>
        </w:rPr>
        <w:t>areas of contention for the MLA to fight over. Control Points and Resource Points. One generating score while the other generated funding for both sides.</w:t>
      </w:r>
      <w:r w:rsidR="005E70F3" w:rsidRPr="00365FED">
        <w:rPr>
          <w:sz w:val="22"/>
          <w:szCs w:val="18"/>
        </w:rPr>
        <w:t xml:space="preserve"> </w:t>
      </w:r>
      <w:r w:rsidR="00354120" w:rsidRPr="00365FED">
        <w:rPr>
          <w:sz w:val="22"/>
          <w:szCs w:val="18"/>
        </w:rPr>
        <w:t>Additionally,</w:t>
      </w:r>
      <w:r w:rsidR="005E70F3" w:rsidRPr="00365FED">
        <w:rPr>
          <w:sz w:val="22"/>
          <w:szCs w:val="18"/>
        </w:rPr>
        <w:t xml:space="preserve"> for both players, there would be spawn points located on the opposite corners of each other</w:t>
      </w:r>
      <w:r w:rsidR="00857E5B" w:rsidRPr="00365FED">
        <w:rPr>
          <w:sz w:val="22"/>
          <w:szCs w:val="18"/>
        </w:rPr>
        <w:t xml:space="preserve"> where their respective units will be spawned</w:t>
      </w:r>
      <w:r w:rsidR="005E70F3" w:rsidRPr="00365FED">
        <w:rPr>
          <w:sz w:val="22"/>
          <w:szCs w:val="18"/>
        </w:rPr>
        <w:t>.</w:t>
      </w:r>
    </w:p>
    <w:p w14:paraId="44AB98C4" w14:textId="0BEEE0D5" w:rsidR="00857E5B" w:rsidRPr="00365FED" w:rsidRDefault="00857E5B" w:rsidP="00D96ECC">
      <w:pPr>
        <w:rPr>
          <w:sz w:val="22"/>
          <w:szCs w:val="18"/>
        </w:rPr>
      </w:pPr>
      <w:r w:rsidRPr="00365FED">
        <w:rPr>
          <w:sz w:val="22"/>
          <w:szCs w:val="18"/>
        </w:rPr>
        <w:t>There were three planned units for the players in the game to command, all with weaknesses and strengths to them. Normal infantry</w:t>
      </w:r>
      <w:r w:rsidR="002F1113" w:rsidRPr="00365FED">
        <w:rPr>
          <w:sz w:val="22"/>
          <w:szCs w:val="18"/>
        </w:rPr>
        <w:t xml:space="preserve"> armed with firearms, grenadiers with grenades and lastly melee units with shields. Each unit would </w:t>
      </w:r>
      <w:r w:rsidR="00D52FC5" w:rsidRPr="00365FED">
        <w:rPr>
          <w:sz w:val="22"/>
          <w:szCs w:val="18"/>
        </w:rPr>
        <w:t>vary in utility on what the player/MLA could use.</w:t>
      </w:r>
      <w:r w:rsidR="000F1627" w:rsidRPr="00365FED">
        <w:rPr>
          <w:sz w:val="22"/>
          <w:szCs w:val="18"/>
        </w:rPr>
        <w:t xml:space="preserve"> Formations are meant to be available as well, with the player/MLA being able to select which formation to use to gain a tactical advantage.</w:t>
      </w:r>
    </w:p>
    <w:p w14:paraId="77A27953" w14:textId="5369DC46" w:rsidR="7E0EADBB" w:rsidRPr="00365FED" w:rsidRDefault="00256BE1" w:rsidP="00256BE1">
      <w:pPr>
        <w:pStyle w:val="Heading2"/>
        <w:rPr>
          <w:sz w:val="24"/>
          <w:szCs w:val="22"/>
        </w:rPr>
      </w:pPr>
      <w:bookmarkStart w:id="10" w:name="_Toc133346077"/>
      <w:r w:rsidRPr="00365FED">
        <w:rPr>
          <w:sz w:val="24"/>
          <w:szCs w:val="22"/>
        </w:rPr>
        <w:t>Neural Networks and Unity’s Machine Learning Agent Toolkit</w:t>
      </w:r>
      <w:bookmarkEnd w:id="10"/>
    </w:p>
    <w:p w14:paraId="1D6B56AD" w14:textId="7E7D64DF" w:rsidR="00C54A5E" w:rsidRPr="00365FED" w:rsidRDefault="00256BE1" w:rsidP="00256BE1">
      <w:pPr>
        <w:rPr>
          <w:sz w:val="22"/>
          <w:szCs w:val="18"/>
        </w:rPr>
      </w:pPr>
      <w:r w:rsidRPr="00365FED">
        <w:rPr>
          <w:sz w:val="22"/>
          <w:szCs w:val="18"/>
        </w:rPr>
        <w:t xml:space="preserve">With the focus of artificial intelligence for the game, Unity’s ML-Agent toolkit was tested briefly on its effectiveness for use in the project. In addition to </w:t>
      </w:r>
      <w:r w:rsidR="0005080D" w:rsidRPr="00365FED">
        <w:rPr>
          <w:sz w:val="22"/>
          <w:szCs w:val="18"/>
        </w:rPr>
        <w:t xml:space="preserve">the </w:t>
      </w:r>
      <w:r w:rsidRPr="00365FED">
        <w:rPr>
          <w:sz w:val="22"/>
          <w:szCs w:val="18"/>
        </w:rPr>
        <w:t>toolkit, basic neural network architecture was also looked into for its viability in Unity’s scripting scene.</w:t>
      </w:r>
      <w:r w:rsidR="0005080D" w:rsidRPr="00365FED">
        <w:rPr>
          <w:sz w:val="22"/>
          <w:szCs w:val="18"/>
        </w:rPr>
        <w:t xml:space="preserve"> For the toolkit</w:t>
      </w:r>
      <w:r w:rsidR="00C54A5E" w:rsidRPr="00365FED">
        <w:rPr>
          <w:sz w:val="22"/>
          <w:szCs w:val="18"/>
        </w:rPr>
        <w:t xml:space="preserve"> and neural network</w:t>
      </w:r>
      <w:r w:rsidR="0005080D" w:rsidRPr="00365FED">
        <w:rPr>
          <w:sz w:val="22"/>
          <w:szCs w:val="18"/>
        </w:rPr>
        <w:t>, it would need to manage controls tailored</w:t>
      </w:r>
      <w:r w:rsidR="00C54A5E" w:rsidRPr="00365FED">
        <w:rPr>
          <w:sz w:val="22"/>
          <w:szCs w:val="18"/>
        </w:rPr>
        <w:t xml:space="preserve"> from how a player would use them. Unit selection, camera movement and unit creation would need to be broken down into their base components to feed into the ML-Agent or neural network.</w:t>
      </w:r>
    </w:p>
    <w:p w14:paraId="2B93B121" w14:textId="35BDED2D" w:rsidR="005B1459" w:rsidRPr="00365FED" w:rsidRDefault="005B1459" w:rsidP="00256BE1">
      <w:pPr>
        <w:rPr>
          <w:sz w:val="22"/>
          <w:szCs w:val="18"/>
        </w:rPr>
      </w:pPr>
      <w:r w:rsidRPr="00365FED">
        <w:rPr>
          <w:sz w:val="22"/>
          <w:szCs w:val="18"/>
        </w:rPr>
        <w:t>For the use of a neural network architecture, there needs to have a multitude of inputs for it to be able to process data necessary for it to make use of the actions.</w:t>
      </w:r>
    </w:p>
    <w:p w14:paraId="52409A2F" w14:textId="1D629D84" w:rsidR="00F32836" w:rsidRPr="00365FED" w:rsidRDefault="00F32836" w:rsidP="00B3201A">
      <w:pPr>
        <w:jc w:val="center"/>
        <w:rPr>
          <w:sz w:val="22"/>
          <w:szCs w:val="18"/>
        </w:rPr>
      </w:pPr>
      <w:r w:rsidRPr="00365FED">
        <w:rPr>
          <w:noProof/>
        </w:rPr>
        <w:drawing>
          <wp:inline distT="0" distB="0" distL="0" distR="0" wp14:anchorId="70831FC0" wp14:editId="509E6C3F">
            <wp:extent cx="5168348" cy="2885955"/>
            <wp:effectExtent l="0" t="0" r="0" b="0"/>
            <wp:docPr id="2" name="Picture 2" descr="C:\Users\gameuser\AppData\Local\Microsoft\Windows\INetCache\Content.MSO\A662219A.tmp"/>
            <wp:cNvGraphicFramePr/>
            <a:graphic xmlns:a="http://schemas.openxmlformats.org/drawingml/2006/main">
              <a:graphicData uri="http://schemas.openxmlformats.org/drawingml/2006/picture">
                <pic:pic xmlns:pic="http://schemas.openxmlformats.org/drawingml/2006/picture">
                  <pic:nvPicPr>
                    <pic:cNvPr id="2" name="Picture 2" descr="C:\Users\gameuser\AppData\Local\Microsoft\Windows\INetCache\Content.MSO\A662219A.tmp"/>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02443" cy="2904993"/>
                    </a:xfrm>
                    <a:prstGeom prst="rect">
                      <a:avLst/>
                    </a:prstGeom>
                    <a:noFill/>
                    <a:ln>
                      <a:noFill/>
                    </a:ln>
                  </pic:spPr>
                </pic:pic>
              </a:graphicData>
            </a:graphic>
          </wp:inline>
        </w:drawing>
      </w:r>
    </w:p>
    <w:p w14:paraId="6B418361" w14:textId="1B0ECEE0" w:rsidR="00F32836" w:rsidRPr="00365FED" w:rsidRDefault="00F32836" w:rsidP="0045238A">
      <w:pPr>
        <w:pStyle w:val="Figure"/>
      </w:pPr>
      <w:r w:rsidRPr="00365FED">
        <w:t>Fig.1 Proposed neural network inputs and outputs</w:t>
      </w:r>
    </w:p>
    <w:p w14:paraId="222318AE" w14:textId="1F1BF647" w:rsidR="0045238A" w:rsidRPr="00365FED" w:rsidRDefault="0045238A" w:rsidP="00F32836">
      <w:pPr>
        <w:pStyle w:val="ReportGuidelines"/>
        <w:rPr>
          <w:sz w:val="22"/>
        </w:rPr>
      </w:pPr>
      <w:r w:rsidRPr="00365FED">
        <w:rPr>
          <w:sz w:val="22"/>
        </w:rPr>
        <w:t>Th</w:t>
      </w:r>
      <w:r w:rsidR="00DC114D" w:rsidRPr="00365FED">
        <w:rPr>
          <w:sz w:val="22"/>
        </w:rPr>
        <w:t>r</w:t>
      </w:r>
      <w:r w:rsidRPr="00365FED">
        <w:rPr>
          <w:sz w:val="22"/>
        </w:rPr>
        <w:t xml:space="preserve">ough the </w:t>
      </w:r>
      <w:r w:rsidR="00DC114D" w:rsidRPr="00365FED">
        <w:rPr>
          <w:sz w:val="22"/>
        </w:rPr>
        <w:t>use of several key inputs, the neural network</w:t>
      </w:r>
      <w:r w:rsidR="00753AB4" w:rsidRPr="00365FED">
        <w:rPr>
          <w:sz w:val="22"/>
        </w:rPr>
        <w:t xml:space="preserve"> is meant to take what is outlined in figure 1 above to decide on one of three predefined actions to take. The reward for completing the action requires it to be evaluated either after the test runs or during gameplay. Unlike most neural networks’ reward</w:t>
      </w:r>
      <w:r w:rsidR="003F5088" w:rsidRPr="00365FED">
        <w:rPr>
          <w:sz w:val="22"/>
        </w:rPr>
        <w:t xml:space="preserve"> functions, in an RTS, the true reward isn’t properly accounted for until said action affects the environment in the game. Say that the machine learning agent takes the “create new unit groups” </w:t>
      </w:r>
      <w:r w:rsidR="003F5088" w:rsidRPr="00365FED">
        <w:rPr>
          <w:sz w:val="22"/>
        </w:rPr>
        <w:lastRenderedPageBreak/>
        <w:t xml:space="preserve">output. That in it of itself is one step to take in the grand scheme of the game which will be affecting the next decision. The next logical step would be to send said group of units to a location. Whether that would be an existing capture point that </w:t>
      </w:r>
      <w:r w:rsidR="00360E40" w:rsidRPr="00365FED">
        <w:rPr>
          <w:sz w:val="22"/>
        </w:rPr>
        <w:t>requires reinforcing or to take a neutral/opposing point is up to the network. The true reward is the outcome of the action issued. Has the group of units sent to said location succeed?</w:t>
      </w:r>
      <w:r w:rsidR="002A385F" w:rsidRPr="00365FED">
        <w:rPr>
          <w:sz w:val="22"/>
        </w:rPr>
        <w:t xml:space="preserve"> If </w:t>
      </w:r>
      <w:r w:rsidR="00BA7FDA" w:rsidRPr="00365FED">
        <w:rPr>
          <w:sz w:val="22"/>
        </w:rPr>
        <w:t>it did succeed then a reward would be granted to it. If not, then a punishment will be issued.</w:t>
      </w:r>
    </w:p>
    <w:p w14:paraId="414C7FAC" w14:textId="035626BE" w:rsidR="00643042" w:rsidRPr="00365FED" w:rsidRDefault="00643042" w:rsidP="00F32836">
      <w:pPr>
        <w:pStyle w:val="ReportGuidelines"/>
        <w:rPr>
          <w:sz w:val="22"/>
        </w:rPr>
      </w:pPr>
      <w:r w:rsidRPr="00365FED">
        <w:rPr>
          <w:sz w:val="22"/>
        </w:rPr>
        <w:tab/>
        <w:t xml:space="preserve">Furthermore, the reward and punishments will need to be evaluated by the neural network on why it failed or succeeded. </w:t>
      </w:r>
      <w:r w:rsidR="000C50E4">
        <w:rPr>
          <w:sz w:val="22"/>
        </w:rPr>
        <w:t>Potentially h</w:t>
      </w:r>
      <w:r w:rsidRPr="00365FED">
        <w:rPr>
          <w:sz w:val="22"/>
        </w:rPr>
        <w:t>aving a predefined list of reason</w:t>
      </w:r>
      <w:r w:rsidR="000C50E4">
        <w:rPr>
          <w:sz w:val="22"/>
        </w:rPr>
        <w:t>s</w:t>
      </w:r>
      <w:r w:rsidRPr="00365FED">
        <w:rPr>
          <w:sz w:val="22"/>
        </w:rPr>
        <w:t xml:space="preserve"> for success and failure would alter the next output. This mechanic would have the neural network modify the actions it would take in order to gain a successful reward. Potentially, the algorithm could rally more units to a group or send more than one group to a location.</w:t>
      </w:r>
    </w:p>
    <w:p w14:paraId="4E7FDFD1" w14:textId="752A7497" w:rsidR="00643042" w:rsidRPr="00365FED" w:rsidRDefault="00BA7FDA" w:rsidP="00F32836">
      <w:pPr>
        <w:pStyle w:val="ReportGuidelines"/>
        <w:rPr>
          <w:sz w:val="22"/>
        </w:rPr>
      </w:pPr>
      <w:r w:rsidRPr="00365FED">
        <w:rPr>
          <w:sz w:val="22"/>
        </w:rPr>
        <w:t xml:space="preserve">Unity’s Machine Learning Agents toolkit is a similar process to how the neural network architecture would </w:t>
      </w:r>
      <w:r w:rsidR="004443ED" w:rsidRPr="00365FED">
        <w:rPr>
          <w:sz w:val="22"/>
        </w:rPr>
        <w:t>function</w:t>
      </w:r>
      <w:r w:rsidRPr="00365FED">
        <w:rPr>
          <w:sz w:val="22"/>
        </w:rPr>
        <w:t>. In the ML-Agent toolkit, it requires observations</w:t>
      </w:r>
      <w:r w:rsidR="00F651F8" w:rsidRPr="00365FED">
        <w:rPr>
          <w:sz w:val="22"/>
        </w:rPr>
        <w:t xml:space="preserve"> similarly outlined in figure 1.</w:t>
      </w:r>
      <w:r w:rsidR="00680BC8" w:rsidRPr="00365FED">
        <w:rPr>
          <w:sz w:val="22"/>
        </w:rPr>
        <w:t xml:space="preserve"> For the machine learning agent’s actions, it required the observations to be broken into</w:t>
      </w:r>
      <w:r w:rsidR="00C97502" w:rsidRPr="00365FED">
        <w:rPr>
          <w:sz w:val="22"/>
        </w:rPr>
        <w:t xml:space="preserve"> several small pieces of information for the agent to process in its observation function.</w:t>
      </w:r>
      <w:r w:rsidR="00643042" w:rsidRPr="00365FED">
        <w:rPr>
          <w:sz w:val="22"/>
        </w:rPr>
        <w:t xml:space="preserve"> Outlined in the technical design document, the observations would have included the current team affiliation for control points, current score/resource count, unit group positions etc.</w:t>
      </w:r>
    </w:p>
    <w:p w14:paraId="5628DF09" w14:textId="2FAB70D2" w:rsidR="00BA7FDA" w:rsidRPr="00365FED" w:rsidRDefault="00643042" w:rsidP="00F32836">
      <w:pPr>
        <w:pStyle w:val="ReportGuidelines"/>
        <w:rPr>
          <w:sz w:val="22"/>
        </w:rPr>
      </w:pPr>
      <w:r w:rsidRPr="00365FED">
        <w:rPr>
          <w:sz w:val="22"/>
        </w:rPr>
        <w:tab/>
        <w:t>Training the agent would require an imitation of the player’s actions in order for it to mimic them. But in order to mimic their actions, the player’s controls would need to be modified in a way that would allow the agent to function.</w:t>
      </w:r>
      <w:r w:rsidR="00C52908" w:rsidRPr="00365FED">
        <w:rPr>
          <w:sz w:val="22"/>
        </w:rPr>
        <w:t xml:space="preserve"> One supposed solution would be to have the agent use a circular collider that would seek for units in the spawn point and order them to move towards a capture point.</w:t>
      </w:r>
    </w:p>
    <w:p w14:paraId="7B33560F" w14:textId="2B501651" w:rsidR="00FF3C88" w:rsidRPr="00365FED" w:rsidRDefault="00FF3C88" w:rsidP="00817BE4">
      <w:pPr>
        <w:pStyle w:val="Heading2"/>
        <w:rPr>
          <w:sz w:val="24"/>
        </w:rPr>
      </w:pPr>
      <w:bookmarkStart w:id="11" w:name="_Toc133346078"/>
      <w:r w:rsidRPr="00365FED">
        <w:rPr>
          <w:sz w:val="24"/>
        </w:rPr>
        <w:t>Project Evaluation and Discussion</w:t>
      </w:r>
      <w:bookmarkEnd w:id="11"/>
    </w:p>
    <w:p w14:paraId="3A74EBFB" w14:textId="5419931D" w:rsidR="00FF3C88" w:rsidRPr="00365FED" w:rsidRDefault="00FF3C88" w:rsidP="00FF3C88">
      <w:pPr>
        <w:rPr>
          <w:sz w:val="22"/>
        </w:rPr>
      </w:pPr>
      <w:r w:rsidRPr="00365FED">
        <w:rPr>
          <w:sz w:val="22"/>
        </w:rPr>
        <w:t xml:space="preserve">For the time I had developing the project, there was no tutorial for the player to use in order to playtest the game. A notice I had taken into consideration and </w:t>
      </w:r>
      <w:r w:rsidR="000D0BDF" w:rsidRPr="00365FED">
        <w:rPr>
          <w:sz w:val="22"/>
        </w:rPr>
        <w:t>noted down but due the more pressing matters at hand, it was neglected in favour of more pressing features.</w:t>
      </w:r>
    </w:p>
    <w:p w14:paraId="2D3335AF" w14:textId="77777777" w:rsidR="00F651F8" w:rsidRPr="00365FED" w:rsidRDefault="009F4EB9" w:rsidP="00FF3C88">
      <w:pPr>
        <w:rPr>
          <w:sz w:val="22"/>
        </w:rPr>
      </w:pPr>
      <w:r w:rsidRPr="00365FED">
        <w:rPr>
          <w:sz w:val="22"/>
        </w:rPr>
        <w:t>The controls themselves need a bit more polish in my own opinion. For the purposes of testing the game</w:t>
      </w:r>
      <w:r w:rsidR="00220988" w:rsidRPr="00365FED">
        <w:rPr>
          <w:sz w:val="22"/>
        </w:rPr>
        <w:t>,</w:t>
      </w:r>
      <w:r w:rsidRPr="00365FED">
        <w:rPr>
          <w:sz w:val="22"/>
        </w:rPr>
        <w:t xml:space="preserve"> it served well but there was always a </w:t>
      </w:r>
      <w:r w:rsidR="00220988" w:rsidRPr="00365FED">
        <w:rPr>
          <w:sz w:val="22"/>
        </w:rPr>
        <w:t xml:space="preserve">slight </w:t>
      </w:r>
      <w:r w:rsidRPr="00365FED">
        <w:rPr>
          <w:sz w:val="22"/>
        </w:rPr>
        <w:t xml:space="preserve">feeling </w:t>
      </w:r>
      <w:r w:rsidR="00220988" w:rsidRPr="00365FED">
        <w:rPr>
          <w:sz w:val="22"/>
        </w:rPr>
        <w:t>of inadequacy related to them. It required just a bit more polish in order for it to be more responsive.</w:t>
      </w:r>
    </w:p>
    <w:p w14:paraId="595D2F36" w14:textId="7000E4FE" w:rsidR="00220988" w:rsidRPr="00365FED" w:rsidRDefault="00220988" w:rsidP="00FF3C88">
      <w:pPr>
        <w:rPr>
          <w:sz w:val="22"/>
        </w:rPr>
      </w:pPr>
      <w:r w:rsidRPr="00365FED">
        <w:rPr>
          <w:sz w:val="22"/>
        </w:rPr>
        <w:t>There was only one of the three planned units in the game but unfortunately even its implementation wasn’t up to par. Though they preformed their role as outlined in the design document, they required more polish in order to increase performance</w:t>
      </w:r>
      <w:r w:rsidR="00B3201A" w:rsidRPr="00365FED">
        <w:rPr>
          <w:sz w:val="22"/>
        </w:rPr>
        <w:t xml:space="preserve"> and general feel to them</w:t>
      </w:r>
      <w:r w:rsidRPr="00365FED">
        <w:rPr>
          <w:sz w:val="22"/>
        </w:rPr>
        <w:t>.</w:t>
      </w:r>
    </w:p>
    <w:p w14:paraId="41EE08A2" w14:textId="29FEFAC3" w:rsidR="00925F71" w:rsidRPr="00925F71" w:rsidRDefault="002B7F83" w:rsidP="00FF3C88">
      <w:pPr>
        <w:rPr>
          <w:sz w:val="22"/>
        </w:rPr>
      </w:pPr>
      <w:r>
        <w:rPr>
          <w:sz w:val="22"/>
        </w:rPr>
        <w:t xml:space="preserve">For the machine learning aspect of the </w:t>
      </w:r>
      <w:r w:rsidR="00D40FB0">
        <w:rPr>
          <w:sz w:val="22"/>
        </w:rPr>
        <w:t>project, the two largest hurdles for the game was finding the correct parameters for it to utilize</w:t>
      </w:r>
      <w:r w:rsidR="00583086">
        <w:rPr>
          <w:sz w:val="22"/>
        </w:rPr>
        <w:t xml:space="preserve"> and mapping the controls for the agent</w:t>
      </w:r>
      <w:r w:rsidR="00D40FB0">
        <w:rPr>
          <w:sz w:val="22"/>
        </w:rPr>
        <w:t>.</w:t>
      </w:r>
      <w:r w:rsidR="00583086">
        <w:rPr>
          <w:sz w:val="22"/>
        </w:rPr>
        <w:t xml:space="preserve"> As previously mentioned, I never got to the point of being able to implement the network properly. Even during my research, finding the correct parameters for an entirely new game is difficult. Though reading through the documentation on StarCraft 2’s learning environment </w:t>
      </w:r>
      <w:r w:rsidR="00263618">
        <w:rPr>
          <w:sz w:val="22"/>
        </w:rPr>
        <w:fldChar w:fldCharType="begin"/>
      </w:r>
      <w:r w:rsidR="00263618">
        <w:rPr>
          <w:sz w:val="22"/>
        </w:rPr>
        <w:instrText xml:space="preserve"> ADDIN ZOTERO_ITEM CSL_CITATION {"citationID":"l5Z3EHSn","properties":{"formattedCitation":"(Vinyals et al. 2017)","plainCitation":"(Vinyals et al. 2017)","noteIndex":0},"citationItems":[{"id":3,"uris":["http://zotero.org/users/local/8L8fhjtQ/items/UFUJRCIH"],"itemData":{"id":3,"type":"article","abstract":"This paper introduces SC2LE (StarCraft II Learning Environment), a reinforcement learning environment based on the game StarCraft II. This domain poses a new grand challenge for reinforcement learning, representing a more difﬁcult class of problems than considered in most prior work. It is a multi-agent problem with multiple players interacting; there is imperfect information due to a partially observed map; it has a large action space involving the selection and control of hundreds of units; it has a large state space that must be observed solely from raw input feature planes; and it has delayed credit assignment requiring long-term strategies over thousands of steps. We describe the observation, action, and reward speciﬁcation for the StarCraft II domain and provide an open source Python-based interface for communicating with the game engine. In addition to the main game maps, we provide a suite of mini-games focusing on different elements of StarCraft II gameplay. For the main game maps, we also provide an accompanying dataset of game replay data from human expert players. We give initial baseline results for neural networks trained from this data to predict game outcomes and player actions. Finally, we present initial baseline results for canonical deep reinforcement learning agents applied to the StarCraft II domain. On the mini-games, these agents learn to achieve a level of play that is comparable to a novice player. However, when trained on the main game, these agents are unable to make signiﬁcant progress. Thus, SC2LE offers a new and challenging environment for exploring deep reinforcement learning algorithms and architectures.","language":"en","note":"arXiv:1708.04782 [cs]","number":"arXiv:1708.04782","publisher":"arXiv","source":"arXiv.org","title":"StarCraft II: A New Challenge for Reinforcement Learning","title-short":"StarCraft II","URL":"http://arxiv.org/abs/1708.04782","author":[{"family":"Vinyals","given":"Oriol"},{"family":"Ewalds","given":"Timo"},{"family":"Bartunov","given":"Sergey"},{"family":"Georgiev","given":"Petko"},{"family":"Vezhnevets","given":"Alexander Sasha"},{"family":"Yeo","given":"Michelle"},{"family":"Makhzani","given":"Alireza"},{"family":"Küttler","given":"Heinrich"},{"family":"Agapiou","given":"John"},{"family":"Schrittwieser","given":"Julian"},{"family":"Quan","given":"John"},{"family":"Gaffney","given":"Stephen"},{"family":"Petersen","given":"Stig"},{"family":"Simonyan","given":"Karen"},{"family":"Schaul","given":"Tom"},{"family":"Hasselt","given":"Hado","non-dropping-particle":"van"},{"family":"Silver","given":"David"},{"family":"Lillicrap","given":"Timothy"},{"family":"Calderone","given":"Kevin"},{"family":"Keet","given":"Paul"},{"family":"Brunasso","given":"Anthony"},{"family":"Lawrence","given":"David"},{"family":"Ekermo","given":"Anders"},{"family":"Repp","given":"Jacob"},{"family":"Tsing","given":"Rodney"}],"accessed":{"date-parts":[["2023",4,24]]},"issued":{"date-parts":[["2017",8,16]]}}}],"schema":"https://github.com/citation-style-language/schema/raw/master/csl-citation.json"} </w:instrText>
      </w:r>
      <w:r w:rsidR="00263618">
        <w:rPr>
          <w:sz w:val="22"/>
        </w:rPr>
        <w:fldChar w:fldCharType="separate"/>
      </w:r>
      <w:r w:rsidR="00263618" w:rsidRPr="00263618">
        <w:rPr>
          <w:sz w:val="22"/>
        </w:rPr>
        <w:t>(Vinyals et al. 2017)</w:t>
      </w:r>
      <w:r w:rsidR="00263618">
        <w:rPr>
          <w:sz w:val="22"/>
        </w:rPr>
        <w:fldChar w:fldCharType="end"/>
      </w:r>
      <w:r w:rsidR="00263618">
        <w:rPr>
          <w:sz w:val="22"/>
        </w:rPr>
        <w:t xml:space="preserve"> </w:t>
      </w:r>
      <w:r w:rsidR="00583086">
        <w:rPr>
          <w:sz w:val="22"/>
        </w:rPr>
        <w:t>gave some hint at what I needed, the rest of the work required me to experiment</w:t>
      </w:r>
      <w:r w:rsidR="000E7BD9">
        <w:rPr>
          <w:sz w:val="22"/>
        </w:rPr>
        <w:t xml:space="preserve"> with what was present in the game if I had the time</w:t>
      </w:r>
      <w:r w:rsidR="00583086">
        <w:rPr>
          <w:sz w:val="22"/>
        </w:rPr>
        <w:t>.</w:t>
      </w:r>
    </w:p>
    <w:p w14:paraId="7EB140B8" w14:textId="7F4E5582" w:rsidR="00256BE1" w:rsidRPr="00365FED" w:rsidRDefault="00817BE4" w:rsidP="00817BE4">
      <w:pPr>
        <w:pStyle w:val="Heading2"/>
        <w:rPr>
          <w:sz w:val="24"/>
        </w:rPr>
      </w:pPr>
      <w:bookmarkStart w:id="12" w:name="_Toc133346079"/>
      <w:r w:rsidRPr="00365FED">
        <w:rPr>
          <w:sz w:val="24"/>
        </w:rPr>
        <w:t>Major Technical Achievements</w:t>
      </w:r>
      <w:bookmarkEnd w:id="12"/>
    </w:p>
    <w:p w14:paraId="159CD802" w14:textId="4A15DC1E" w:rsidR="00817BE4" w:rsidRPr="00365FED" w:rsidRDefault="00817BE4" w:rsidP="00817BE4">
      <w:pPr>
        <w:rPr>
          <w:sz w:val="22"/>
        </w:rPr>
      </w:pPr>
      <w:r w:rsidRPr="00365FED">
        <w:rPr>
          <w:sz w:val="22"/>
        </w:rPr>
        <w:t xml:space="preserve">Throughout the time I had for implementing the parts of the game. Most of the effort was placed on the core aspects of an RTS itself. Unit selection and pathfinding was arguably the most trouble some of tasks. As Unity’s built in nav-mesh system wasn’t made for 2D games. An external package called nav-mesh plus was needed in order to make it work on a 2D plane but the pathfinding had to be </w:t>
      </w:r>
      <w:r w:rsidRPr="00365FED">
        <w:rPr>
          <w:sz w:val="22"/>
        </w:rPr>
        <w:lastRenderedPageBreak/>
        <w:t>modified to work the way I wanted it to. The nav-mesh agent had to be rewritten following what I had learned in our course</w:t>
      </w:r>
      <w:r w:rsidR="0053611D" w:rsidRPr="00365FED">
        <w:rPr>
          <w:sz w:val="22"/>
        </w:rPr>
        <w:t xml:space="preserve"> based on the book Artificial Intelligence for Games</w:t>
      </w:r>
      <w:r w:rsidR="00B3201A" w:rsidRPr="00365FED">
        <w:rPr>
          <w:sz w:val="22"/>
        </w:rPr>
        <w:t xml:space="preserve"> </w:t>
      </w:r>
      <w:r w:rsidR="00B3201A" w:rsidRPr="00365FED">
        <w:rPr>
          <w:sz w:val="22"/>
        </w:rPr>
        <w:fldChar w:fldCharType="begin"/>
      </w:r>
      <w:r w:rsidR="00B3201A" w:rsidRPr="00365FED">
        <w:rPr>
          <w:sz w:val="22"/>
        </w:rPr>
        <w:instrText xml:space="preserve"> ADDIN ZOTERO_ITEM CSL_CITATION {"citationID":"uZaiYnDM","properties":{"formattedCitation":"(Millington n.d.)","plainCitation":"(Millington n.d.)","noteIndex":0},"citationItems":[{"id":17,"uris":["http://zotero.org/users/local/8L8fhjtQ/items/8YP9VEQ4"],"itemData":{"id":17,"type":"webpage","abstract":"AI is an integral part of every video game. This book helps professionals keep up with the constantly evolving technological advances in the fast growing game industry and equips students … - Selection from AI for Games, Third Edition, 3rd Edition [Book]","language":"en","note":"ISBN: 9781351053280","title":"AI for Games, Third Edition, 3rd Edition [Book]","URL":"https://www.oreilly.com/library/view/ai-for-games/9781351053280/","author":[{"family":"Millington","given":"Ian"}],"accessed":{"date-parts":[["2023",4,25]]}}}],"schema":"https://github.com/citation-style-language/schema/raw/master/csl-citation.json"} </w:instrText>
      </w:r>
      <w:r w:rsidR="00B3201A" w:rsidRPr="00365FED">
        <w:rPr>
          <w:sz w:val="22"/>
        </w:rPr>
        <w:fldChar w:fldCharType="separate"/>
      </w:r>
      <w:r w:rsidR="00B3201A" w:rsidRPr="00365FED">
        <w:rPr>
          <w:sz w:val="22"/>
        </w:rPr>
        <w:t>(Millington n.d.)</w:t>
      </w:r>
      <w:r w:rsidR="00B3201A" w:rsidRPr="00365FED">
        <w:rPr>
          <w:sz w:val="22"/>
        </w:rPr>
        <w:fldChar w:fldCharType="end"/>
      </w:r>
      <w:r w:rsidR="00B3201A" w:rsidRPr="00365FED">
        <w:rPr>
          <w:sz w:val="22"/>
        </w:rPr>
        <w:t>.</w:t>
      </w:r>
    </w:p>
    <w:p w14:paraId="3962FE95" w14:textId="6BC40FE5" w:rsidR="0053611D" w:rsidRPr="00365FED" w:rsidRDefault="0053611D" w:rsidP="00817BE4">
      <w:pPr>
        <w:rPr>
          <w:sz w:val="22"/>
        </w:rPr>
      </w:pPr>
      <w:r w:rsidRPr="00365FED">
        <w:rPr>
          <w:sz w:val="22"/>
        </w:rPr>
        <w:t>Unit selection and group</w:t>
      </w:r>
      <w:r w:rsidR="0033381F" w:rsidRPr="00365FED">
        <w:rPr>
          <w:sz w:val="22"/>
        </w:rPr>
        <w:t>ing</w:t>
      </w:r>
      <w:r w:rsidRPr="00365FED">
        <w:rPr>
          <w:sz w:val="22"/>
        </w:rPr>
        <w:t xml:space="preserve"> was another major aspect of an RTS that was required for the use of AI. Following a tutorial on it yielded some of the results I needed but further modification </w:t>
      </w:r>
      <w:r w:rsidR="00354120" w:rsidRPr="00365FED">
        <w:rPr>
          <w:sz w:val="22"/>
        </w:rPr>
        <w:t>was required in order for it to work with what I had already in game</w:t>
      </w:r>
      <w:r w:rsidR="001F5097" w:rsidRPr="00365FED">
        <w:rPr>
          <w:sz w:val="22"/>
        </w:rPr>
        <w:t>.</w:t>
      </w:r>
      <w:r w:rsidR="0033381F" w:rsidRPr="00365FED">
        <w:rPr>
          <w:sz w:val="22"/>
        </w:rPr>
        <w:t xml:space="preserve"> </w:t>
      </w:r>
      <w:r w:rsidR="008A2C20" w:rsidRPr="00365FED">
        <w:rPr>
          <w:sz w:val="22"/>
        </w:rPr>
        <w:t>Though some work was put into the Units themselves, more pressing matters for other features were needed leaving this area to be one of the weakest parts of this project.</w:t>
      </w:r>
    </w:p>
    <w:p w14:paraId="5D20BE96" w14:textId="77777777" w:rsidR="00C85473" w:rsidRPr="00365FED" w:rsidRDefault="00354120" w:rsidP="00C85473">
      <w:pPr>
        <w:ind w:firstLine="720"/>
        <w:rPr>
          <w:sz w:val="22"/>
          <w:lang w:val="en-US"/>
        </w:rPr>
      </w:pPr>
      <w:r w:rsidRPr="00365FED">
        <w:rPr>
          <w:sz w:val="22"/>
        </w:rPr>
        <w:t xml:space="preserve">Unfortunately, due to time constraints, implementing the machine learning algorithm for the game required </w:t>
      </w:r>
      <w:r w:rsidR="001F5097" w:rsidRPr="00365FED">
        <w:rPr>
          <w:sz w:val="22"/>
        </w:rPr>
        <w:t xml:space="preserve">more </w:t>
      </w:r>
      <w:r w:rsidRPr="00365FED">
        <w:rPr>
          <w:sz w:val="22"/>
        </w:rPr>
        <w:t>time</w:t>
      </w:r>
      <w:r w:rsidR="001F5097" w:rsidRPr="00365FED">
        <w:rPr>
          <w:sz w:val="22"/>
        </w:rPr>
        <w:t xml:space="preserve"> then was given</w:t>
      </w:r>
      <w:r w:rsidRPr="00365FED">
        <w:rPr>
          <w:sz w:val="22"/>
        </w:rPr>
        <w:t xml:space="preserve">. Upon further research of the topic, most neural network programming was in python which I was unfamiliar with. Finding the necessary documentation online yielded mostly outdated information due to the nature of </w:t>
      </w:r>
      <w:r w:rsidRPr="00365FED">
        <w:rPr>
          <w:sz w:val="22"/>
          <w:lang w:val="en-US"/>
        </w:rPr>
        <w:t xml:space="preserve">artificial intelligence research outpacing the guides and documentation from previous years. This led me to resort to studying neural networks more thoroughly on my own with the attempt at trying to implement one from </w:t>
      </w:r>
      <w:r w:rsidR="00EC51CF" w:rsidRPr="00365FED">
        <w:rPr>
          <w:sz w:val="22"/>
          <w:lang w:val="en-US"/>
        </w:rPr>
        <w:t>outdated guides as a reference</w:t>
      </w:r>
      <w:r w:rsidR="001F5097" w:rsidRPr="00365FED">
        <w:rPr>
          <w:sz w:val="22"/>
          <w:lang w:val="en-US"/>
        </w:rPr>
        <w:t>.</w:t>
      </w:r>
    </w:p>
    <w:p w14:paraId="0A9513A3" w14:textId="6787BB13" w:rsidR="008A2C20" w:rsidRPr="00365FED" w:rsidRDefault="0033381F" w:rsidP="00C85473">
      <w:pPr>
        <w:ind w:firstLine="720"/>
        <w:rPr>
          <w:sz w:val="22"/>
          <w:lang w:val="en-US"/>
        </w:rPr>
      </w:pPr>
      <w:r w:rsidRPr="00365FED">
        <w:rPr>
          <w:sz w:val="22"/>
          <w:lang w:val="en-US"/>
        </w:rPr>
        <w:t>As for an RTS, most documentation and research were centered around the game StarCraft which already had researched into the application of machine learning algorithms for playing video games. Much of the documentation th</w:t>
      </w:r>
      <w:r w:rsidR="008A2C20" w:rsidRPr="00365FED">
        <w:rPr>
          <w:sz w:val="22"/>
          <w:lang w:val="en-US"/>
        </w:rPr>
        <w:t>at</w:t>
      </w:r>
      <w:r w:rsidRPr="00365FED">
        <w:rPr>
          <w:sz w:val="22"/>
          <w:lang w:val="en-US"/>
        </w:rPr>
        <w:t xml:space="preserve"> were used </w:t>
      </w:r>
      <w:r w:rsidR="008A2C20" w:rsidRPr="00365FED">
        <w:rPr>
          <w:sz w:val="22"/>
          <w:lang w:val="en-US"/>
        </w:rPr>
        <w:t xml:space="preserve">became </w:t>
      </w:r>
      <w:r w:rsidRPr="00365FED">
        <w:rPr>
          <w:sz w:val="22"/>
          <w:lang w:val="en-US"/>
        </w:rPr>
        <w:t xml:space="preserve">more of a source of information on how they concluded the </w:t>
      </w:r>
      <w:r w:rsidR="00EC51CF" w:rsidRPr="00365FED">
        <w:rPr>
          <w:sz w:val="22"/>
          <w:lang w:val="en-US"/>
        </w:rPr>
        <w:t>application of the neural network</w:t>
      </w:r>
      <w:r w:rsidRPr="00365FED">
        <w:rPr>
          <w:sz w:val="22"/>
          <w:lang w:val="en-US"/>
        </w:rPr>
        <w:t xml:space="preserve">. As such, my work had to be focused on creating it entirely from scratch while referring to their </w:t>
      </w:r>
      <w:r w:rsidR="00EC51CF" w:rsidRPr="00365FED">
        <w:rPr>
          <w:sz w:val="22"/>
          <w:lang w:val="en-US"/>
        </w:rPr>
        <w:t>utilization</w:t>
      </w:r>
      <w:r w:rsidRPr="00365FED">
        <w:rPr>
          <w:sz w:val="22"/>
          <w:lang w:val="en-US"/>
        </w:rPr>
        <w:t xml:space="preserve"> as a reference.</w:t>
      </w:r>
      <w:r w:rsidR="008A2C20" w:rsidRPr="00365FED">
        <w:rPr>
          <w:sz w:val="22"/>
          <w:lang w:val="en-US"/>
        </w:rPr>
        <w:t xml:space="preserve"> In addition to the </w:t>
      </w:r>
      <w:r w:rsidR="003F3BFB" w:rsidRPr="00365FED">
        <w:rPr>
          <w:sz w:val="22"/>
          <w:lang w:val="en-US"/>
        </w:rPr>
        <w:t>already major task this involved, the game itself required another pass on optimization to allow for training the ML-Agent or neural network.</w:t>
      </w:r>
    </w:p>
    <w:p w14:paraId="75CEC573" w14:textId="2DCC451E" w:rsidR="7BD05A59" w:rsidRPr="00365FED" w:rsidRDefault="7BD05A59" w:rsidP="00416166">
      <w:pPr>
        <w:pStyle w:val="Heading2"/>
        <w:rPr>
          <w:sz w:val="24"/>
        </w:rPr>
      </w:pPr>
      <w:bookmarkStart w:id="13" w:name="_Toc133346080"/>
      <w:r w:rsidRPr="00365FED">
        <w:rPr>
          <w:sz w:val="24"/>
        </w:rPr>
        <w:t>Project Milestones</w:t>
      </w:r>
      <w:bookmarkEnd w:id="13"/>
    </w:p>
    <w:p w14:paraId="11D2E743" w14:textId="70529B1B" w:rsidR="0033381F" w:rsidRPr="00365FED" w:rsidRDefault="0033381F" w:rsidP="7E0EADBB">
      <w:pPr>
        <w:rPr>
          <w:sz w:val="22"/>
          <w:szCs w:val="18"/>
        </w:rPr>
      </w:pPr>
      <w:r w:rsidRPr="00365FED">
        <w:rPr>
          <w:sz w:val="22"/>
          <w:szCs w:val="18"/>
        </w:rPr>
        <w:t xml:space="preserve">There were a few concrete milestones for this project through its development. The main </w:t>
      </w:r>
      <w:r w:rsidR="00641C84" w:rsidRPr="00365FED">
        <w:rPr>
          <w:sz w:val="22"/>
          <w:szCs w:val="18"/>
        </w:rPr>
        <w:t>four</w:t>
      </w:r>
      <w:r w:rsidRPr="00365FED">
        <w:rPr>
          <w:sz w:val="22"/>
          <w:szCs w:val="18"/>
        </w:rPr>
        <w:t xml:space="preserve"> were the RTS controls, unit behaviours, objectives for the players to fight over and lastly the AI.</w:t>
      </w:r>
    </w:p>
    <w:p w14:paraId="3AFE0805" w14:textId="2A09FF60" w:rsidR="0033381F" w:rsidRPr="00365FED" w:rsidRDefault="0033381F" w:rsidP="7E0EADBB">
      <w:pPr>
        <w:rPr>
          <w:sz w:val="22"/>
          <w:szCs w:val="18"/>
        </w:rPr>
      </w:pPr>
      <w:r w:rsidRPr="00365FED">
        <w:rPr>
          <w:sz w:val="22"/>
          <w:szCs w:val="18"/>
        </w:rPr>
        <w:t xml:space="preserve">For the RTS controls, most work was focused on the selection of units and their groupings. </w:t>
      </w:r>
      <w:r w:rsidR="008A2C20" w:rsidRPr="00365FED">
        <w:rPr>
          <w:sz w:val="22"/>
          <w:szCs w:val="18"/>
        </w:rPr>
        <w:t>Achieving this milestone was the first to be completed, although taking longer than I had hoped. As proper development began after the Christmas break, time was of the essence and basic controls were needed to be created before any other feature could be worked on.</w:t>
      </w:r>
    </w:p>
    <w:p w14:paraId="5C96C796" w14:textId="5BBC410D" w:rsidR="008A2C20" w:rsidRPr="00365FED" w:rsidRDefault="008A2C20" w:rsidP="7E0EADBB">
      <w:pPr>
        <w:rPr>
          <w:sz w:val="22"/>
          <w:szCs w:val="18"/>
        </w:rPr>
      </w:pPr>
      <w:r w:rsidRPr="00365FED">
        <w:rPr>
          <w:sz w:val="22"/>
          <w:szCs w:val="18"/>
        </w:rPr>
        <w:t xml:space="preserve">Unit behaviours and overall how they felt was the biggest hurdle that needed to be looked at next. With regard to how Unity’s nav-mesh doesn’t work in 2D, an external package was needed to be added in order for development on how units worked in the game. Formations </w:t>
      </w:r>
      <w:r w:rsidR="00A34C0D" w:rsidRPr="00365FED">
        <w:rPr>
          <w:sz w:val="22"/>
          <w:szCs w:val="18"/>
        </w:rPr>
        <w:t xml:space="preserve">and grouping </w:t>
      </w:r>
      <w:r w:rsidRPr="00365FED">
        <w:rPr>
          <w:sz w:val="22"/>
          <w:szCs w:val="18"/>
        </w:rPr>
        <w:t>were required for the use of the AI</w:t>
      </w:r>
      <w:r w:rsidR="00A34C0D" w:rsidRPr="00365FED">
        <w:rPr>
          <w:sz w:val="22"/>
          <w:szCs w:val="18"/>
        </w:rPr>
        <w:t xml:space="preserve"> to limit its need to comm</w:t>
      </w:r>
      <w:r w:rsidR="00AB0484" w:rsidRPr="00365FED">
        <w:rPr>
          <w:sz w:val="22"/>
          <w:szCs w:val="18"/>
        </w:rPr>
        <w:t>a</w:t>
      </w:r>
      <w:r w:rsidR="00A34C0D" w:rsidRPr="00365FED">
        <w:rPr>
          <w:sz w:val="22"/>
          <w:szCs w:val="18"/>
        </w:rPr>
        <w:t xml:space="preserve">nd every individual unit. </w:t>
      </w:r>
      <w:r w:rsidR="004443D0" w:rsidRPr="00365FED">
        <w:rPr>
          <w:sz w:val="22"/>
          <w:szCs w:val="18"/>
        </w:rPr>
        <w:t>Regrettably</w:t>
      </w:r>
      <w:r w:rsidR="00A34C0D" w:rsidRPr="00365FED">
        <w:rPr>
          <w:sz w:val="22"/>
          <w:szCs w:val="18"/>
        </w:rPr>
        <w:t xml:space="preserve"> the </w:t>
      </w:r>
      <w:r w:rsidR="004443D0" w:rsidRPr="00365FED">
        <w:rPr>
          <w:sz w:val="22"/>
          <w:szCs w:val="18"/>
        </w:rPr>
        <w:t xml:space="preserve">implementation of such wasn’t up to a standard I was </w:t>
      </w:r>
      <w:r w:rsidR="000B6514" w:rsidRPr="00365FED">
        <w:rPr>
          <w:sz w:val="22"/>
          <w:szCs w:val="18"/>
        </w:rPr>
        <w:t xml:space="preserve">satisfactory </w:t>
      </w:r>
      <w:r w:rsidR="004443D0" w:rsidRPr="00365FED">
        <w:rPr>
          <w:sz w:val="22"/>
          <w:szCs w:val="18"/>
        </w:rPr>
        <w:t>with</w:t>
      </w:r>
      <w:r w:rsidR="00AB0484" w:rsidRPr="00365FED">
        <w:rPr>
          <w:sz w:val="22"/>
          <w:szCs w:val="18"/>
        </w:rPr>
        <w:t xml:space="preserve"> in addition </w:t>
      </w:r>
      <w:r w:rsidR="000B6514" w:rsidRPr="00365FED">
        <w:rPr>
          <w:sz w:val="22"/>
          <w:szCs w:val="18"/>
        </w:rPr>
        <w:t>due to</w:t>
      </w:r>
      <w:r w:rsidR="00AB0484" w:rsidRPr="00365FED">
        <w:rPr>
          <w:sz w:val="22"/>
          <w:szCs w:val="18"/>
        </w:rPr>
        <w:t xml:space="preserve"> the time constraints I had. </w:t>
      </w:r>
    </w:p>
    <w:p w14:paraId="60187BC5" w14:textId="2C75FFC1" w:rsidR="00F56617" w:rsidRPr="00365FED" w:rsidRDefault="00F56617" w:rsidP="7E0EADBB">
      <w:pPr>
        <w:rPr>
          <w:sz w:val="22"/>
          <w:szCs w:val="18"/>
        </w:rPr>
      </w:pPr>
      <w:r w:rsidRPr="00365FED">
        <w:rPr>
          <w:sz w:val="22"/>
          <w:szCs w:val="18"/>
        </w:rPr>
        <w:t>The two main objectives for players to contest over were implemented to a satisfactory degree. The ownership of the control points can be challenged by either opponent. Upon capture the control points would generate their specified resource.</w:t>
      </w:r>
    </w:p>
    <w:p w14:paraId="45E15300" w14:textId="54D0AD62" w:rsidR="008E48E6" w:rsidRPr="00365FED" w:rsidRDefault="008E48E6" w:rsidP="7E0EADBB">
      <w:pPr>
        <w:rPr>
          <w:sz w:val="22"/>
          <w:szCs w:val="18"/>
        </w:rPr>
      </w:pPr>
      <w:r w:rsidRPr="00365FED">
        <w:rPr>
          <w:sz w:val="22"/>
          <w:szCs w:val="18"/>
        </w:rPr>
        <w:t xml:space="preserve">The last thing that was never implemented was the machine learning AI. As previously stated, there were time constraints when trying to implement the AI. Much of the code that currently remains in the repository is </w:t>
      </w:r>
      <w:r w:rsidR="00EC51CF" w:rsidRPr="00365FED">
        <w:rPr>
          <w:sz w:val="22"/>
          <w:szCs w:val="18"/>
        </w:rPr>
        <w:t>test code used to see how one would implement the machine learning element into the game.</w:t>
      </w:r>
    </w:p>
    <w:p w14:paraId="64986A3B" w14:textId="203304E6" w:rsidR="00416166" w:rsidRPr="00365FED" w:rsidRDefault="00416166">
      <w:pPr>
        <w:spacing w:after="0" w:line="240" w:lineRule="auto"/>
        <w:rPr>
          <w:sz w:val="22"/>
          <w:szCs w:val="18"/>
        </w:rPr>
      </w:pPr>
      <w:r w:rsidRPr="00365FED">
        <w:rPr>
          <w:sz w:val="22"/>
          <w:szCs w:val="18"/>
        </w:rPr>
        <w:br w:type="page"/>
      </w:r>
    </w:p>
    <w:p w14:paraId="604FA253" w14:textId="77777777" w:rsidR="00416166" w:rsidRPr="00365FED" w:rsidRDefault="00416166" w:rsidP="7E0EADBB">
      <w:pPr>
        <w:rPr>
          <w:sz w:val="22"/>
          <w:szCs w:val="18"/>
        </w:rPr>
      </w:pPr>
    </w:p>
    <w:p w14:paraId="5511ECB8" w14:textId="1D44D0F6" w:rsidR="36C5FB7F" w:rsidRPr="00365FED" w:rsidRDefault="36C5FB7F" w:rsidP="00416166">
      <w:pPr>
        <w:pStyle w:val="Heading1"/>
        <w:rPr>
          <w:sz w:val="28"/>
        </w:rPr>
      </w:pPr>
      <w:bookmarkStart w:id="14" w:name="_Toc133346081"/>
      <w:r w:rsidRPr="00365FED">
        <w:rPr>
          <w:sz w:val="28"/>
        </w:rPr>
        <w:t>Conclusions</w:t>
      </w:r>
      <w:bookmarkEnd w:id="14"/>
    </w:p>
    <w:p w14:paraId="3599BCB0" w14:textId="27F24B61" w:rsidR="00183F02" w:rsidRPr="00365FED" w:rsidRDefault="001A7AD6" w:rsidP="7E0EADBB">
      <w:pPr>
        <w:rPr>
          <w:sz w:val="22"/>
          <w:szCs w:val="18"/>
        </w:rPr>
      </w:pPr>
      <w:r w:rsidRPr="00365FED">
        <w:rPr>
          <w:sz w:val="22"/>
          <w:szCs w:val="18"/>
        </w:rPr>
        <w:t xml:space="preserve">Through the 7 months of working on this project, there were many mountains that were necessary to overcome before a solid threshold had been reached. That threshold was never reached as it </w:t>
      </w:r>
      <w:r w:rsidR="001F5097" w:rsidRPr="00365FED">
        <w:rPr>
          <w:sz w:val="22"/>
          <w:szCs w:val="18"/>
        </w:rPr>
        <w:t>led</w:t>
      </w:r>
      <w:r w:rsidRPr="00365FED">
        <w:rPr>
          <w:sz w:val="22"/>
          <w:szCs w:val="18"/>
        </w:rPr>
        <w:t xml:space="preserve"> to many problems both </w:t>
      </w:r>
      <w:r w:rsidR="00494264" w:rsidRPr="00365FED">
        <w:rPr>
          <w:sz w:val="22"/>
          <w:szCs w:val="18"/>
        </w:rPr>
        <w:t>in planning</w:t>
      </w:r>
      <w:r w:rsidRPr="00365FED">
        <w:rPr>
          <w:sz w:val="22"/>
          <w:szCs w:val="18"/>
        </w:rPr>
        <w:t xml:space="preserve"> and during the development of the ML-RTS.</w:t>
      </w:r>
      <w:r w:rsidR="00256BE1" w:rsidRPr="00365FED">
        <w:rPr>
          <w:sz w:val="22"/>
          <w:szCs w:val="18"/>
        </w:rPr>
        <w:t xml:space="preserve"> </w:t>
      </w:r>
      <w:r w:rsidR="00256BE1" w:rsidRPr="00365FED">
        <w:rPr>
          <w:sz w:val="22"/>
          <w:szCs w:val="18"/>
          <w:lang w:val="ga-IE"/>
        </w:rPr>
        <w:t>The scope of the project was too vague in the beginning to create a concrete foundation for a suitable test bed for the Machine Learning environment. It wasn’t until after the Christmas break where a more cohesive idea was formed.</w:t>
      </w:r>
    </w:p>
    <w:p w14:paraId="2982BEEF" w14:textId="2276F70D" w:rsidR="00494264" w:rsidRPr="00365FED" w:rsidRDefault="001A7AD6" w:rsidP="00F651F8">
      <w:pPr>
        <w:ind w:firstLine="720"/>
        <w:rPr>
          <w:sz w:val="22"/>
          <w:szCs w:val="18"/>
        </w:rPr>
      </w:pPr>
      <w:r w:rsidRPr="00365FED">
        <w:rPr>
          <w:sz w:val="22"/>
          <w:szCs w:val="18"/>
        </w:rPr>
        <w:t xml:space="preserve">Though at times, some goals were reached, I wouldn’t have considered them to be at a satisfactory level and to </w:t>
      </w:r>
      <w:r w:rsidR="000F1627" w:rsidRPr="00365FED">
        <w:rPr>
          <w:sz w:val="22"/>
          <w:szCs w:val="18"/>
        </w:rPr>
        <w:t xml:space="preserve">a level acceptable to </w:t>
      </w:r>
      <w:r w:rsidRPr="00365FED">
        <w:rPr>
          <w:sz w:val="22"/>
          <w:szCs w:val="18"/>
        </w:rPr>
        <w:t>my own standards</w:t>
      </w:r>
      <w:r w:rsidR="00256BE1" w:rsidRPr="00365FED">
        <w:rPr>
          <w:sz w:val="22"/>
          <w:szCs w:val="18"/>
        </w:rPr>
        <w:t xml:space="preserve">. Much of the game is still left unfinished, with no finished gameplay loop or even the machine learning agent in the game. </w:t>
      </w:r>
      <w:r w:rsidR="00183F02" w:rsidRPr="00365FED">
        <w:rPr>
          <w:sz w:val="22"/>
          <w:szCs w:val="18"/>
        </w:rPr>
        <w:t>T</w:t>
      </w:r>
      <w:r w:rsidR="00256BE1" w:rsidRPr="00365FED">
        <w:rPr>
          <w:sz w:val="22"/>
          <w:szCs w:val="18"/>
        </w:rPr>
        <w:t xml:space="preserve">he Unity game engine </w:t>
      </w:r>
      <w:r w:rsidR="00183F02" w:rsidRPr="00365FED">
        <w:rPr>
          <w:sz w:val="22"/>
          <w:szCs w:val="18"/>
        </w:rPr>
        <w:t xml:space="preserve">itself </w:t>
      </w:r>
      <w:r w:rsidR="00256BE1" w:rsidRPr="00365FED">
        <w:rPr>
          <w:sz w:val="22"/>
          <w:szCs w:val="18"/>
        </w:rPr>
        <w:t>was sufficient for this project, heavy optimisation was needed to increase performance</w:t>
      </w:r>
      <w:r w:rsidR="00C54A5E" w:rsidRPr="00365FED">
        <w:rPr>
          <w:sz w:val="22"/>
          <w:szCs w:val="18"/>
        </w:rPr>
        <w:t xml:space="preserve"> and potential</w:t>
      </w:r>
      <w:r w:rsidR="00183F02" w:rsidRPr="00365FED">
        <w:rPr>
          <w:sz w:val="22"/>
          <w:szCs w:val="18"/>
        </w:rPr>
        <w:t>ly</w:t>
      </w:r>
      <w:r w:rsidR="00C54A5E" w:rsidRPr="00365FED">
        <w:rPr>
          <w:sz w:val="22"/>
          <w:szCs w:val="18"/>
        </w:rPr>
        <w:t xml:space="preserve"> reduce training time</w:t>
      </w:r>
      <w:r w:rsidR="00256BE1" w:rsidRPr="00365FED">
        <w:rPr>
          <w:sz w:val="22"/>
          <w:szCs w:val="18"/>
        </w:rPr>
        <w:t>.</w:t>
      </w:r>
    </w:p>
    <w:p w14:paraId="124FD0D6" w14:textId="4EAD91C9" w:rsidR="36C5FB7F" w:rsidRPr="00365FED" w:rsidRDefault="36C5FB7F" w:rsidP="00416166">
      <w:pPr>
        <w:pStyle w:val="Heading1"/>
        <w:rPr>
          <w:sz w:val="28"/>
        </w:rPr>
      </w:pPr>
      <w:bookmarkStart w:id="15" w:name="_Toc133346082"/>
      <w:r w:rsidRPr="00365FED">
        <w:rPr>
          <w:sz w:val="28"/>
        </w:rPr>
        <w:t>Future Work</w:t>
      </w:r>
      <w:bookmarkEnd w:id="15"/>
    </w:p>
    <w:p w14:paraId="73BEB2D1" w14:textId="0791AC9A" w:rsidR="00AB0484" w:rsidRPr="00365FED" w:rsidRDefault="00AB0484" w:rsidP="7E0EADBB">
      <w:pPr>
        <w:rPr>
          <w:bCs/>
          <w:sz w:val="22"/>
          <w:szCs w:val="18"/>
        </w:rPr>
      </w:pPr>
      <w:r w:rsidRPr="00365FED">
        <w:rPr>
          <w:bCs/>
          <w:sz w:val="22"/>
          <w:szCs w:val="18"/>
        </w:rPr>
        <w:t>Future work on this project will need to address the underlying issues still present within the project. A refactor of the unit’s code for processing pathfinding as well as a look into mapping the actions the ML-Agent could take. Input for what the ML-Agent or neural network sees requires breaking down the controls and mappings of what a human player could see and use.</w:t>
      </w:r>
    </w:p>
    <w:p w14:paraId="7C1FF605" w14:textId="428150A8" w:rsidR="00AB0484" w:rsidRPr="00365FED" w:rsidRDefault="00AB0484" w:rsidP="7E0EADBB">
      <w:pPr>
        <w:rPr>
          <w:bCs/>
          <w:sz w:val="22"/>
          <w:szCs w:val="18"/>
        </w:rPr>
      </w:pPr>
      <w:r w:rsidRPr="00365FED">
        <w:rPr>
          <w:bCs/>
          <w:sz w:val="22"/>
          <w:szCs w:val="18"/>
        </w:rPr>
        <w:t>If I was to remake this game again from scratch, I would have made a more detailed plan of action in terms of what needs to be added and when. In addition to this, more feedback from peers</w:t>
      </w:r>
      <w:r w:rsidR="00416166" w:rsidRPr="00365FED">
        <w:rPr>
          <w:bCs/>
          <w:sz w:val="22"/>
          <w:szCs w:val="18"/>
        </w:rPr>
        <w:t xml:space="preserve">, </w:t>
      </w:r>
      <w:r w:rsidRPr="00365FED">
        <w:rPr>
          <w:bCs/>
          <w:sz w:val="22"/>
          <w:szCs w:val="18"/>
        </w:rPr>
        <w:t xml:space="preserve">colleagues </w:t>
      </w:r>
      <w:r w:rsidR="00416166" w:rsidRPr="00365FED">
        <w:rPr>
          <w:bCs/>
          <w:sz w:val="22"/>
          <w:szCs w:val="18"/>
        </w:rPr>
        <w:t xml:space="preserve">and my supervisor </w:t>
      </w:r>
      <w:r w:rsidRPr="00365FED">
        <w:rPr>
          <w:bCs/>
          <w:sz w:val="22"/>
          <w:szCs w:val="18"/>
        </w:rPr>
        <w:t>would have helped more</w:t>
      </w:r>
      <w:r w:rsidR="00416166" w:rsidRPr="00365FED">
        <w:rPr>
          <w:bCs/>
          <w:sz w:val="22"/>
          <w:szCs w:val="18"/>
        </w:rPr>
        <w:t xml:space="preserve"> as well as getting them to playtest it</w:t>
      </w:r>
      <w:r w:rsidRPr="00365FED">
        <w:rPr>
          <w:bCs/>
          <w:sz w:val="22"/>
          <w:szCs w:val="18"/>
        </w:rPr>
        <w:t>.</w:t>
      </w:r>
    </w:p>
    <w:p w14:paraId="760027E0" w14:textId="7E0452B6" w:rsidR="00183F02" w:rsidRPr="00365FED" w:rsidRDefault="00183F02" w:rsidP="7E0EADBB">
      <w:pPr>
        <w:rPr>
          <w:bCs/>
          <w:sz w:val="22"/>
          <w:szCs w:val="18"/>
        </w:rPr>
      </w:pPr>
      <w:r w:rsidRPr="00365FED">
        <w:rPr>
          <w:bCs/>
          <w:sz w:val="22"/>
          <w:szCs w:val="18"/>
        </w:rPr>
        <w:t>In addition to a complete refactor of the codebase, I would like to have implemented the other unit types outlined in the Game Design Document. Having a larger variety of units to work with allows for both the player and AI to experiment with a combination of tactics more easily rather than solely relying on the one-unit type currently available to the players.</w:t>
      </w:r>
    </w:p>
    <w:p w14:paraId="06E6023D" w14:textId="07C66B7F" w:rsidR="00F75D1D" w:rsidRPr="00365FED" w:rsidRDefault="00F75D1D" w:rsidP="7E0EADBB">
      <w:pPr>
        <w:rPr>
          <w:bCs/>
          <w:sz w:val="22"/>
          <w:szCs w:val="18"/>
        </w:rPr>
      </w:pPr>
      <w:r w:rsidRPr="00365FED">
        <w:rPr>
          <w:bCs/>
          <w:sz w:val="22"/>
          <w:szCs w:val="18"/>
        </w:rPr>
        <w:t>Based on more traditional RTS games, I would like to have included resource collection, base building and other key aspects from RTS games in the past.</w:t>
      </w:r>
    </w:p>
    <w:p w14:paraId="5631B6A5" w14:textId="6D5DDA35" w:rsidR="00646A5E" w:rsidRPr="00365FED" w:rsidRDefault="00AB0484" w:rsidP="007A217D">
      <w:pPr>
        <w:rPr>
          <w:bCs/>
          <w:sz w:val="22"/>
          <w:szCs w:val="18"/>
        </w:rPr>
      </w:pPr>
      <w:r w:rsidRPr="00365FED">
        <w:rPr>
          <w:bCs/>
          <w:sz w:val="22"/>
          <w:szCs w:val="18"/>
        </w:rPr>
        <w:t>Until a time is available for taking up this project once more, I</w:t>
      </w:r>
      <w:r w:rsidR="00E03D5E" w:rsidRPr="00365FED">
        <w:rPr>
          <w:bCs/>
          <w:sz w:val="22"/>
          <w:szCs w:val="18"/>
        </w:rPr>
        <w:t xml:space="preserve"> will</w:t>
      </w:r>
      <w:r w:rsidRPr="00365FED">
        <w:rPr>
          <w:bCs/>
          <w:sz w:val="22"/>
          <w:szCs w:val="18"/>
        </w:rPr>
        <w:t xml:space="preserve"> need to leave it as is.</w:t>
      </w:r>
    </w:p>
    <w:p w14:paraId="44891FDC" w14:textId="5B981775" w:rsidR="00B3201A" w:rsidRPr="00365FED" w:rsidRDefault="00B3201A">
      <w:pPr>
        <w:spacing w:after="0" w:line="240" w:lineRule="auto"/>
        <w:rPr>
          <w:bCs/>
          <w:sz w:val="22"/>
          <w:szCs w:val="18"/>
        </w:rPr>
      </w:pPr>
      <w:r w:rsidRPr="00365FED">
        <w:rPr>
          <w:bCs/>
          <w:sz w:val="22"/>
          <w:szCs w:val="18"/>
        </w:rPr>
        <w:br w:type="page"/>
      </w:r>
    </w:p>
    <w:p w14:paraId="74C8C9DA" w14:textId="77777777" w:rsidR="00B3201A" w:rsidRPr="00365FED" w:rsidRDefault="00B3201A" w:rsidP="007A217D">
      <w:pPr>
        <w:rPr>
          <w:bCs/>
          <w:sz w:val="22"/>
          <w:szCs w:val="18"/>
        </w:rPr>
      </w:pPr>
    </w:p>
    <w:p w14:paraId="5271AC2C" w14:textId="470BDF9A" w:rsidR="007A217D" w:rsidRPr="00365FED" w:rsidRDefault="007A217D" w:rsidP="006045E9">
      <w:pPr>
        <w:pStyle w:val="Heading1"/>
        <w:rPr>
          <w:sz w:val="28"/>
        </w:rPr>
      </w:pPr>
      <w:bookmarkStart w:id="16" w:name="_Toc133346083"/>
      <w:r w:rsidRPr="00365FED">
        <w:rPr>
          <w:sz w:val="28"/>
        </w:rPr>
        <w:t>References</w:t>
      </w:r>
      <w:bookmarkEnd w:id="16"/>
    </w:p>
    <w:p w14:paraId="4471A1E8" w14:textId="77777777" w:rsidR="00263618" w:rsidRPr="00263618" w:rsidRDefault="007A217D" w:rsidP="00263618">
      <w:pPr>
        <w:pStyle w:val="Bibliography"/>
        <w:rPr>
          <w:sz w:val="22"/>
        </w:rPr>
      </w:pPr>
      <w:r w:rsidRPr="00365FED">
        <w:rPr>
          <w:bCs/>
          <w:sz w:val="22"/>
          <w:szCs w:val="18"/>
        </w:rPr>
        <w:fldChar w:fldCharType="begin"/>
      </w:r>
      <w:r w:rsidR="0014254F">
        <w:rPr>
          <w:bCs/>
          <w:sz w:val="22"/>
          <w:szCs w:val="18"/>
        </w:rPr>
        <w:instrText xml:space="preserve"> ADDIN ZOTERO_BIBL {"uncited":[],"omitted":[],"custom":[]} CSL_BIBLIOGRAPHY </w:instrText>
      </w:r>
      <w:r w:rsidRPr="00365FED">
        <w:rPr>
          <w:bCs/>
          <w:sz w:val="22"/>
          <w:szCs w:val="18"/>
        </w:rPr>
        <w:fldChar w:fldCharType="separate"/>
      </w:r>
      <w:r w:rsidR="00263618" w:rsidRPr="00263618">
        <w:rPr>
          <w:i/>
          <w:iCs/>
          <w:sz w:val="22"/>
        </w:rPr>
        <w:t>Blizzard Entertainment</w:t>
      </w:r>
      <w:r w:rsidR="00263618" w:rsidRPr="00263618">
        <w:rPr>
          <w:sz w:val="22"/>
        </w:rPr>
        <w:t>. Available from: https://blizzard.com [accessed 26 April 2023].</w:t>
      </w:r>
    </w:p>
    <w:p w14:paraId="565D2D7A" w14:textId="77777777" w:rsidR="00263618" w:rsidRPr="00263618" w:rsidRDefault="00263618" w:rsidP="00263618">
      <w:pPr>
        <w:pStyle w:val="Bibliography"/>
        <w:rPr>
          <w:sz w:val="22"/>
        </w:rPr>
      </w:pPr>
      <w:r w:rsidRPr="00263618">
        <w:rPr>
          <w:i/>
          <w:iCs/>
          <w:sz w:val="22"/>
        </w:rPr>
        <w:t>Command and Conquer History</w:t>
      </w:r>
      <w:r w:rsidRPr="00263618">
        <w:rPr>
          <w:sz w:val="22"/>
        </w:rPr>
        <w:t>. Available from: https://www.britannica.com/topic/Command-and-Conquer [accessed 25 April 2023].</w:t>
      </w:r>
    </w:p>
    <w:p w14:paraId="4FA68640" w14:textId="77777777" w:rsidR="00263618" w:rsidRPr="00263618" w:rsidRDefault="00263618" w:rsidP="00263618">
      <w:pPr>
        <w:pStyle w:val="Bibliography"/>
        <w:rPr>
          <w:sz w:val="22"/>
        </w:rPr>
      </w:pPr>
      <w:r w:rsidRPr="00263618">
        <w:rPr>
          <w:i/>
          <w:iCs/>
          <w:sz w:val="22"/>
        </w:rPr>
        <w:t>DeepMind</w:t>
      </w:r>
      <w:r w:rsidRPr="00263618">
        <w:rPr>
          <w:sz w:val="22"/>
        </w:rPr>
        <w:t>. Available from: https://www.deepmind.com/ [accessed 26 April 2023].</w:t>
      </w:r>
    </w:p>
    <w:p w14:paraId="4279126D" w14:textId="77777777" w:rsidR="00263618" w:rsidRPr="00263618" w:rsidRDefault="00263618" w:rsidP="00263618">
      <w:pPr>
        <w:pStyle w:val="Bibliography"/>
        <w:rPr>
          <w:sz w:val="22"/>
        </w:rPr>
      </w:pPr>
      <w:r w:rsidRPr="00263618">
        <w:rPr>
          <w:sz w:val="22"/>
        </w:rPr>
        <w:t>Huang, S., Ontañón, S., Bamford, C. and Grela, L. (2021). Gym-$\mu$RTS: Toward Affordable Full Game Real-time Strategy Games Research with Deep Reinforcement Learning. , 28 July 2021. Available from: http://arxiv.org/abs/2105.13807 [accessed 24 April 2023].</w:t>
      </w:r>
    </w:p>
    <w:p w14:paraId="39C4BCE2" w14:textId="77777777" w:rsidR="00263618" w:rsidRPr="00263618" w:rsidRDefault="00263618" w:rsidP="00263618">
      <w:pPr>
        <w:pStyle w:val="Bibliography"/>
        <w:rPr>
          <w:sz w:val="22"/>
        </w:rPr>
      </w:pPr>
      <w:r w:rsidRPr="00263618">
        <w:rPr>
          <w:i/>
          <w:iCs/>
          <w:sz w:val="22"/>
        </w:rPr>
        <w:t>Making of Dune II</w:t>
      </w:r>
      <w:r w:rsidRPr="00263618">
        <w:rPr>
          <w:sz w:val="22"/>
        </w:rPr>
        <w:t xml:space="preserve">. (2023). </w:t>
      </w:r>
      <w:r w:rsidRPr="00263618">
        <w:rPr>
          <w:i/>
          <w:iCs/>
          <w:sz w:val="22"/>
        </w:rPr>
        <w:t>Wikipedia</w:t>
      </w:r>
      <w:r w:rsidRPr="00263618">
        <w:rPr>
          <w:sz w:val="22"/>
        </w:rPr>
        <w:t xml:space="preserve"> [online], 13 February 2023. Available from: https://en.wikipedia.org/w/index.php?title=Dune_II&amp;oldid=1139061495 [accessed 25 April 2023].</w:t>
      </w:r>
    </w:p>
    <w:p w14:paraId="4B8F0969" w14:textId="77777777" w:rsidR="00263618" w:rsidRPr="00263618" w:rsidRDefault="00263618" w:rsidP="00263618">
      <w:pPr>
        <w:pStyle w:val="Bibliography"/>
        <w:rPr>
          <w:sz w:val="22"/>
        </w:rPr>
      </w:pPr>
      <w:r w:rsidRPr="00263618">
        <w:rPr>
          <w:sz w:val="22"/>
        </w:rPr>
        <w:t xml:space="preserve">Millington, I. </w:t>
      </w:r>
      <w:r w:rsidRPr="00263618">
        <w:rPr>
          <w:i/>
          <w:iCs/>
          <w:sz w:val="22"/>
        </w:rPr>
        <w:t>AI for Games, Third Edition, 3rd Edition [Book]</w:t>
      </w:r>
      <w:r w:rsidRPr="00263618">
        <w:rPr>
          <w:sz w:val="22"/>
        </w:rPr>
        <w:t xml:space="preserve"> [online]. Available from: https://www.oreilly.com/library/view/ai-for-games/9781351053280/ [accessed 25 April 2023].</w:t>
      </w:r>
    </w:p>
    <w:p w14:paraId="4968DCC8" w14:textId="77777777" w:rsidR="00263618" w:rsidRPr="00263618" w:rsidRDefault="00263618" w:rsidP="00263618">
      <w:pPr>
        <w:pStyle w:val="Bibliography"/>
        <w:rPr>
          <w:sz w:val="22"/>
        </w:rPr>
      </w:pPr>
      <w:r w:rsidRPr="00263618">
        <w:rPr>
          <w:sz w:val="22"/>
        </w:rPr>
        <w:t xml:space="preserve">Skinner, G. and Walmsley, T. (2019). Artificial Intelligence and Deep Learning in Video Games A Brief Review. In: </w:t>
      </w:r>
      <w:r w:rsidRPr="00263618">
        <w:rPr>
          <w:i/>
          <w:iCs/>
          <w:sz w:val="22"/>
        </w:rPr>
        <w:t>2019 IEEE 4th International Conference on Computer and Communication Systems (ICCCS)</w:t>
      </w:r>
      <w:r w:rsidRPr="00263618">
        <w:rPr>
          <w:sz w:val="22"/>
        </w:rPr>
        <w:t>. 2019 IEEE 4th International Conference on Computer and Communication Systems (ICCCS). pp.404–408.</w:t>
      </w:r>
    </w:p>
    <w:p w14:paraId="56EAC41D" w14:textId="77777777" w:rsidR="00263618" w:rsidRPr="00263618" w:rsidRDefault="00263618" w:rsidP="00263618">
      <w:pPr>
        <w:pStyle w:val="Bibliography"/>
        <w:rPr>
          <w:sz w:val="22"/>
        </w:rPr>
      </w:pPr>
      <w:r w:rsidRPr="00263618">
        <w:rPr>
          <w:sz w:val="22"/>
        </w:rPr>
        <w:t xml:space="preserve">Staff, A. (2017). </w:t>
      </w:r>
      <w:r w:rsidRPr="00263618">
        <w:rPr>
          <w:i/>
          <w:iCs/>
          <w:sz w:val="22"/>
        </w:rPr>
        <w:t>Build, gather, brawl, repeat: The history of real-time strategy games</w:t>
      </w:r>
      <w:r w:rsidRPr="00263618">
        <w:rPr>
          <w:sz w:val="22"/>
        </w:rPr>
        <w:t xml:space="preserve"> [online]. </w:t>
      </w:r>
      <w:r w:rsidRPr="00263618">
        <w:rPr>
          <w:i/>
          <w:iCs/>
          <w:sz w:val="22"/>
        </w:rPr>
        <w:t>Ars Technica</w:t>
      </w:r>
      <w:r w:rsidRPr="00263618">
        <w:rPr>
          <w:sz w:val="22"/>
        </w:rPr>
        <w:t xml:space="preserve"> [online]. Available from: https://arstechnica.com/gaming/2017/09/build-gather-brawl-repeat-the-history-of-real-time-strategy-games/ [accessed 25 April 2023].</w:t>
      </w:r>
    </w:p>
    <w:p w14:paraId="0772761D" w14:textId="77777777" w:rsidR="00263618" w:rsidRPr="00263618" w:rsidRDefault="00263618" w:rsidP="00263618">
      <w:pPr>
        <w:pStyle w:val="Bibliography"/>
        <w:rPr>
          <w:sz w:val="22"/>
        </w:rPr>
      </w:pPr>
      <w:r w:rsidRPr="00263618">
        <w:rPr>
          <w:sz w:val="22"/>
        </w:rPr>
        <w:t>Sun, P., Sun, X., Han, L., Xiong, J., Wang, Q., Li, B., Zheng, Y., Liu, J., Liu, Y., Liu, H. and Zhang, T. (2018). TStarBots: Defeating the Cheating Level Builtin AI in StarCraft II in the Full Game. , 27 December 2018. Available from: http://arxiv.org/abs/1809.07193 [accessed 24 April 2023].</w:t>
      </w:r>
    </w:p>
    <w:p w14:paraId="4D29E763" w14:textId="77777777" w:rsidR="00263618" w:rsidRPr="00263618" w:rsidRDefault="00263618" w:rsidP="00263618">
      <w:pPr>
        <w:pStyle w:val="Bibliography"/>
        <w:rPr>
          <w:sz w:val="22"/>
        </w:rPr>
      </w:pPr>
      <w:r w:rsidRPr="00263618">
        <w:rPr>
          <w:i/>
          <w:iCs/>
          <w:sz w:val="22"/>
        </w:rPr>
        <w:t>The Farama Foundation</w:t>
      </w:r>
      <w:r w:rsidRPr="00263618">
        <w:rPr>
          <w:sz w:val="22"/>
        </w:rPr>
        <w:t xml:space="preserve">. </w:t>
      </w:r>
      <w:r w:rsidRPr="00263618">
        <w:rPr>
          <w:i/>
          <w:iCs/>
          <w:sz w:val="22"/>
        </w:rPr>
        <w:t>The Farama Foundation</w:t>
      </w:r>
      <w:r w:rsidRPr="00263618">
        <w:rPr>
          <w:sz w:val="22"/>
        </w:rPr>
        <w:t xml:space="preserve"> [online]. Available from: https://farama.org/ [accessed 26 April 2023].</w:t>
      </w:r>
    </w:p>
    <w:p w14:paraId="5B9EAB49" w14:textId="77777777" w:rsidR="00263618" w:rsidRPr="00263618" w:rsidRDefault="00263618" w:rsidP="00263618">
      <w:pPr>
        <w:pStyle w:val="Bibliography"/>
        <w:rPr>
          <w:sz w:val="22"/>
        </w:rPr>
      </w:pPr>
      <w:r w:rsidRPr="00263618">
        <w:rPr>
          <w:i/>
          <w:iCs/>
          <w:sz w:val="22"/>
        </w:rPr>
        <w:t>Unity ML-Agents Toolkit</w:t>
      </w:r>
      <w:r w:rsidRPr="00263618">
        <w:rPr>
          <w:sz w:val="22"/>
        </w:rPr>
        <w:t>. (2023). , 25 April 2023. Available from: https://github.com/Unity-Technologies/ml-agents [accessed 25 April 2023].</w:t>
      </w:r>
    </w:p>
    <w:p w14:paraId="711E060E" w14:textId="77777777" w:rsidR="00263618" w:rsidRPr="00263618" w:rsidRDefault="00263618" w:rsidP="00263618">
      <w:pPr>
        <w:pStyle w:val="Bibliography"/>
        <w:rPr>
          <w:sz w:val="22"/>
        </w:rPr>
      </w:pPr>
      <w:r w:rsidRPr="00263618">
        <w:rPr>
          <w:sz w:val="22"/>
        </w:rPr>
        <w:t>Vinyals, O. et al. (2017). StarCraft II: A New Challenge for Reinforcement Learning. , 16 August 2017. Available from: http://arxiv.org/abs/1708.04782 [accessed 24 April 2023].</w:t>
      </w:r>
    </w:p>
    <w:p w14:paraId="27DB2E90" w14:textId="77777777" w:rsidR="00263618" w:rsidRPr="00263618" w:rsidRDefault="00263618" w:rsidP="00263618">
      <w:pPr>
        <w:pStyle w:val="Bibliography"/>
        <w:rPr>
          <w:sz w:val="22"/>
        </w:rPr>
      </w:pPr>
      <w:r w:rsidRPr="00263618">
        <w:rPr>
          <w:i/>
          <w:iCs/>
          <w:sz w:val="22"/>
        </w:rPr>
        <w:t>What Are Real-Time Strategy Games?</w:t>
      </w:r>
      <w:r w:rsidRPr="00263618">
        <w:rPr>
          <w:sz w:val="22"/>
        </w:rPr>
        <w:t xml:space="preserve">. (2022). </w:t>
      </w:r>
      <w:r w:rsidRPr="00263618">
        <w:rPr>
          <w:i/>
          <w:iCs/>
          <w:sz w:val="22"/>
        </w:rPr>
        <w:t>MUO</w:t>
      </w:r>
      <w:r w:rsidRPr="00263618">
        <w:rPr>
          <w:sz w:val="22"/>
        </w:rPr>
        <w:t xml:space="preserve"> [online]. Available from: https://www.makeuseof.com/what-are-real-time-strategy-games-rts-games/ [accessed 25 April 2023].</w:t>
      </w:r>
    </w:p>
    <w:p w14:paraId="1E961E4F" w14:textId="77777777" w:rsidR="00263618" w:rsidRPr="00263618" w:rsidRDefault="00263618" w:rsidP="00263618">
      <w:pPr>
        <w:pStyle w:val="Bibliography"/>
        <w:rPr>
          <w:sz w:val="22"/>
        </w:rPr>
      </w:pPr>
      <w:r w:rsidRPr="00263618">
        <w:rPr>
          <w:sz w:val="22"/>
        </w:rPr>
        <w:t xml:space="preserve">Zhen, Y., Wanpeng, Z. and Hongfu, L. (2018). Artificial Intelligence Techniques on Real-time Strategy Games. In: </w:t>
      </w:r>
      <w:r w:rsidRPr="00263618">
        <w:rPr>
          <w:i/>
          <w:iCs/>
          <w:sz w:val="22"/>
        </w:rPr>
        <w:t>Proceedings of the 2018 2nd International Conference on Computer Science and Artificial Intelligence</w:t>
      </w:r>
      <w:r w:rsidRPr="00263618">
        <w:rPr>
          <w:sz w:val="22"/>
        </w:rPr>
        <w:t>. CSAI ’18. New York, NY, USA: Association for Computing Machinery, pp.11–21. Available from: https://doi.org/10.1145/3297156.3297188 [accessed 25 April 2023].</w:t>
      </w:r>
    </w:p>
    <w:p w14:paraId="510FB716" w14:textId="550C7706" w:rsidR="007A217D" w:rsidRPr="00365FED" w:rsidRDefault="007A217D" w:rsidP="007A217D">
      <w:pPr>
        <w:rPr>
          <w:bCs/>
          <w:sz w:val="22"/>
          <w:szCs w:val="18"/>
        </w:rPr>
      </w:pPr>
      <w:r w:rsidRPr="00365FED">
        <w:rPr>
          <w:bCs/>
          <w:sz w:val="22"/>
          <w:szCs w:val="18"/>
        </w:rPr>
        <w:fldChar w:fldCharType="end"/>
      </w:r>
    </w:p>
    <w:sectPr w:rsidR="007A217D" w:rsidRPr="00365FED" w:rsidSect="00206431">
      <w:footerReference w:type="even" r:id="rId13"/>
      <w:footerReference w:type="default" r:id="rId14"/>
      <w:pgSz w:w="11906" w:h="16838"/>
      <w:pgMar w:top="1440" w:right="1440" w:bottom="1440" w:left="1440" w:header="454" w:footer="454"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06300B" w14:textId="77777777" w:rsidR="00EC2C1D" w:rsidRDefault="00EC2C1D" w:rsidP="00255E27">
      <w:pPr>
        <w:spacing w:after="0" w:line="240" w:lineRule="auto"/>
      </w:pPr>
      <w:r>
        <w:separator/>
      </w:r>
    </w:p>
  </w:endnote>
  <w:endnote w:type="continuationSeparator" w:id="0">
    <w:p w14:paraId="26183C1B" w14:textId="77777777" w:rsidR="00EC2C1D" w:rsidRDefault="00EC2C1D" w:rsidP="00255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charset w:val="01"/>
    <w:family w:val="auto"/>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1479496"/>
      <w:docPartObj>
        <w:docPartGallery w:val="Page Numbers (Bottom of Page)"/>
        <w:docPartUnique/>
      </w:docPartObj>
    </w:sdtPr>
    <w:sdtEndPr>
      <w:rPr>
        <w:color w:val="7F7F7F" w:themeColor="background1" w:themeShade="7F"/>
        <w:spacing w:val="60"/>
      </w:rPr>
    </w:sdtEndPr>
    <w:sdtContent>
      <w:p w14:paraId="114A4CEC" w14:textId="64BED6CF" w:rsidR="006F6970" w:rsidRPr="00F335C7" w:rsidRDefault="006F6970" w:rsidP="00F335C7">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r w:rsidRPr="00206431">
          <w:rPr>
            <w:sz w:val="14"/>
            <w:szCs w:val="12"/>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1152661"/>
      <w:docPartObj>
        <w:docPartGallery w:val="Page Numbers (Bottom of Page)"/>
        <w:docPartUnique/>
      </w:docPartObj>
    </w:sdtPr>
    <w:sdtEndPr>
      <w:rPr>
        <w:color w:val="7F7F7F" w:themeColor="background1" w:themeShade="7F"/>
        <w:spacing w:val="60"/>
      </w:rPr>
    </w:sdtEndPr>
    <w:sdtContent>
      <w:p w14:paraId="710556E9" w14:textId="4BF63807" w:rsidR="006F6970" w:rsidRDefault="006F6970">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0BF48127" w14:textId="1AF98238" w:rsidR="006F6970" w:rsidRPr="00255E27" w:rsidRDefault="006F6970">
    <w:pPr>
      <w:pStyle w:val="Footer"/>
      <w:jc w:val="right"/>
      <w:rPr>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2863B5" w14:textId="77777777" w:rsidR="00EC2C1D" w:rsidRDefault="00EC2C1D" w:rsidP="00255E27">
      <w:pPr>
        <w:spacing w:after="0" w:line="240" w:lineRule="auto"/>
      </w:pPr>
      <w:r>
        <w:separator/>
      </w:r>
    </w:p>
  </w:footnote>
  <w:footnote w:type="continuationSeparator" w:id="0">
    <w:p w14:paraId="506A1997" w14:textId="77777777" w:rsidR="00EC2C1D" w:rsidRDefault="00EC2C1D" w:rsidP="00255E27">
      <w:pPr>
        <w:spacing w:after="0" w:line="240" w:lineRule="auto"/>
      </w:pPr>
      <w:r>
        <w:continuationSeparator/>
      </w:r>
    </w:p>
  </w:footnote>
  <w:footnote w:id="1">
    <w:p w14:paraId="6F7D7D00" w14:textId="5E938F7D" w:rsidR="006F6970" w:rsidRPr="00F335C7" w:rsidRDefault="006F6970">
      <w:pPr>
        <w:pStyle w:val="FootnoteText"/>
        <w:rPr>
          <w:lang w:val="en-US"/>
        </w:rPr>
      </w:pPr>
      <w:r>
        <w:rPr>
          <w:rStyle w:val="FootnoteReference"/>
        </w:rPr>
        <w:footnoteRef/>
      </w:r>
      <w:r>
        <w:t xml:space="preserve"> </w:t>
      </w:r>
      <w:r>
        <w:rPr>
          <w:sz w:val="14"/>
          <w:szCs w:val="14"/>
        </w:rPr>
        <w:t xml:space="preserve">Micro: </w:t>
      </w:r>
      <w:r w:rsidRPr="00206431">
        <w:rPr>
          <w:sz w:val="14"/>
          <w:szCs w:val="12"/>
        </w:rPr>
        <w:t>Controlling of units in skirmishing actions</w:t>
      </w:r>
      <w:r>
        <w:rPr>
          <w:sz w:val="14"/>
          <w:szCs w:val="12"/>
        </w:rPr>
        <w:t xml:space="preserve"> and individual battles</w:t>
      </w:r>
      <w:r w:rsidRPr="00206431">
        <w:rPr>
          <w:sz w:val="14"/>
          <w:szCs w:val="12"/>
        </w:rPr>
        <w:t>.</w:t>
      </w:r>
    </w:p>
  </w:footnote>
  <w:footnote w:id="2">
    <w:p w14:paraId="0D90FD95" w14:textId="07B6735A" w:rsidR="006F6970" w:rsidRPr="00F335C7" w:rsidRDefault="006F6970" w:rsidP="00F335C7">
      <w:pPr>
        <w:pStyle w:val="Footer"/>
        <w:rPr>
          <w:sz w:val="14"/>
          <w:szCs w:val="12"/>
        </w:rPr>
      </w:pPr>
      <w:r>
        <w:rPr>
          <w:rStyle w:val="FootnoteReference"/>
        </w:rPr>
        <w:footnoteRef/>
      </w:r>
      <w:r>
        <w:t xml:space="preserve"> </w:t>
      </w:r>
      <w:r>
        <w:rPr>
          <w:sz w:val="14"/>
          <w:szCs w:val="14"/>
        </w:rPr>
        <w:t xml:space="preserve">Macro: </w:t>
      </w:r>
      <w:r w:rsidRPr="00206431">
        <w:rPr>
          <w:sz w:val="14"/>
          <w:szCs w:val="12"/>
        </w:rPr>
        <w:t>The controlling of the strategic layer or “big picture” of the real time strategy game that involves managing resources, global troop movement/placement</w:t>
      </w:r>
      <w:r>
        <w:rPr>
          <w:sz w:val="14"/>
          <w:szCs w:val="12"/>
        </w:rPr>
        <w:t xml:space="preserve"> and general stratagem</w:t>
      </w:r>
      <w:r w:rsidRPr="00206431">
        <w:rPr>
          <w:sz w:val="14"/>
          <w:szCs w:val="1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B1CEC"/>
    <w:multiLevelType w:val="hybridMultilevel"/>
    <w:tmpl w:val="6D84C1F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188B3C0F"/>
    <w:multiLevelType w:val="multilevel"/>
    <w:tmpl w:val="8CF40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69776D"/>
    <w:multiLevelType w:val="multilevel"/>
    <w:tmpl w:val="C24A1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660061"/>
    <w:multiLevelType w:val="hybridMultilevel"/>
    <w:tmpl w:val="6630A39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270E02DC"/>
    <w:multiLevelType w:val="multilevel"/>
    <w:tmpl w:val="E236D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C1A1CE6"/>
    <w:multiLevelType w:val="multilevel"/>
    <w:tmpl w:val="BAC0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A726288"/>
    <w:multiLevelType w:val="multilevel"/>
    <w:tmpl w:val="A6520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481F8E"/>
    <w:multiLevelType w:val="multilevel"/>
    <w:tmpl w:val="BD96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F3F18EB"/>
    <w:multiLevelType w:val="multilevel"/>
    <w:tmpl w:val="2D3E1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1477993"/>
    <w:multiLevelType w:val="multilevel"/>
    <w:tmpl w:val="7EFE3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4EB05A8"/>
    <w:multiLevelType w:val="hybridMultilevel"/>
    <w:tmpl w:val="6136C98E"/>
    <w:lvl w:ilvl="0" w:tplc="18090017">
      <w:start w:val="1"/>
      <w:numFmt w:val="lowerLetter"/>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5EA53BDE"/>
    <w:multiLevelType w:val="multilevel"/>
    <w:tmpl w:val="E4504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2E37CC6"/>
    <w:multiLevelType w:val="multilevel"/>
    <w:tmpl w:val="02583AB6"/>
    <w:lvl w:ilvl="0">
      <w:start w:val="1"/>
      <w:numFmt w:val="bullet"/>
      <w:lvlText w:val=""/>
      <w:lvlJc w:val="left"/>
      <w:pPr>
        <w:tabs>
          <w:tab w:val="num" w:pos="1429"/>
        </w:tabs>
        <w:ind w:left="1429" w:hanging="360"/>
      </w:pPr>
      <w:rPr>
        <w:rFonts w:ascii="Symbol" w:hAnsi="Symbol" w:cs="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3" w15:restartNumberingAfterBreak="0">
    <w:nsid w:val="638B1BF4"/>
    <w:multiLevelType w:val="multilevel"/>
    <w:tmpl w:val="273A3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4967EE5"/>
    <w:multiLevelType w:val="multilevel"/>
    <w:tmpl w:val="C1B26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3580704">
    <w:abstractNumId w:val="7"/>
  </w:num>
  <w:num w:numId="2" w16cid:durableId="35081614">
    <w:abstractNumId w:val="2"/>
  </w:num>
  <w:num w:numId="3" w16cid:durableId="971709734">
    <w:abstractNumId w:val="1"/>
  </w:num>
  <w:num w:numId="4" w16cid:durableId="370350596">
    <w:abstractNumId w:val="4"/>
  </w:num>
  <w:num w:numId="5" w16cid:durableId="391318951">
    <w:abstractNumId w:val="11"/>
  </w:num>
  <w:num w:numId="6" w16cid:durableId="557401433">
    <w:abstractNumId w:val="14"/>
  </w:num>
  <w:num w:numId="7" w16cid:durableId="1679700151">
    <w:abstractNumId w:val="5"/>
  </w:num>
  <w:num w:numId="8" w16cid:durableId="698242418">
    <w:abstractNumId w:val="6"/>
  </w:num>
  <w:num w:numId="9" w16cid:durableId="1889028634">
    <w:abstractNumId w:val="8"/>
  </w:num>
  <w:num w:numId="10" w16cid:durableId="1874462052">
    <w:abstractNumId w:val="13"/>
  </w:num>
  <w:num w:numId="11" w16cid:durableId="1209804336">
    <w:abstractNumId w:val="9"/>
  </w:num>
  <w:num w:numId="12" w16cid:durableId="1566649346">
    <w:abstractNumId w:val="12"/>
  </w:num>
  <w:num w:numId="13" w16cid:durableId="2015762711">
    <w:abstractNumId w:val="0"/>
  </w:num>
  <w:num w:numId="14" w16cid:durableId="481505627">
    <w:abstractNumId w:val="3"/>
  </w:num>
  <w:num w:numId="15" w16cid:durableId="20343801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6C84"/>
    <w:rsid w:val="00015303"/>
    <w:rsid w:val="00017014"/>
    <w:rsid w:val="0003094D"/>
    <w:rsid w:val="00032D79"/>
    <w:rsid w:val="00042AA7"/>
    <w:rsid w:val="0005080D"/>
    <w:rsid w:val="000516B4"/>
    <w:rsid w:val="00054C99"/>
    <w:rsid w:val="000608CB"/>
    <w:rsid w:val="0006448D"/>
    <w:rsid w:val="00064BC5"/>
    <w:rsid w:val="00065F0F"/>
    <w:rsid w:val="00067E9A"/>
    <w:rsid w:val="00087C2B"/>
    <w:rsid w:val="000B498C"/>
    <w:rsid w:val="000B6514"/>
    <w:rsid w:val="000C50E4"/>
    <w:rsid w:val="000D0BDF"/>
    <w:rsid w:val="000E4B20"/>
    <w:rsid w:val="000E7BD9"/>
    <w:rsid w:val="000F1627"/>
    <w:rsid w:val="0012636C"/>
    <w:rsid w:val="00132FC6"/>
    <w:rsid w:val="0014254F"/>
    <w:rsid w:val="00145A6C"/>
    <w:rsid w:val="00150539"/>
    <w:rsid w:val="00181B41"/>
    <w:rsid w:val="00183F02"/>
    <w:rsid w:val="001913E3"/>
    <w:rsid w:val="001A1B2A"/>
    <w:rsid w:val="001A40A6"/>
    <w:rsid w:val="001A7AD6"/>
    <w:rsid w:val="001D3C08"/>
    <w:rsid w:val="001E6E0F"/>
    <w:rsid w:val="001F5097"/>
    <w:rsid w:val="00206431"/>
    <w:rsid w:val="00220988"/>
    <w:rsid w:val="0022244D"/>
    <w:rsid w:val="0023675E"/>
    <w:rsid w:val="00246855"/>
    <w:rsid w:val="00255E27"/>
    <w:rsid w:val="00256BE1"/>
    <w:rsid w:val="00263618"/>
    <w:rsid w:val="00297319"/>
    <w:rsid w:val="002A385F"/>
    <w:rsid w:val="002A6323"/>
    <w:rsid w:val="002B7F83"/>
    <w:rsid w:val="002C23D2"/>
    <w:rsid w:val="002D2FA5"/>
    <w:rsid w:val="002D3EEA"/>
    <w:rsid w:val="002D5C1E"/>
    <w:rsid w:val="002E1204"/>
    <w:rsid w:val="002E5A75"/>
    <w:rsid w:val="002F0EC1"/>
    <w:rsid w:val="002F1113"/>
    <w:rsid w:val="003037A0"/>
    <w:rsid w:val="00305194"/>
    <w:rsid w:val="003215CA"/>
    <w:rsid w:val="0032621A"/>
    <w:rsid w:val="0033381F"/>
    <w:rsid w:val="00350C09"/>
    <w:rsid w:val="00354120"/>
    <w:rsid w:val="00356F01"/>
    <w:rsid w:val="00360E40"/>
    <w:rsid w:val="00362E88"/>
    <w:rsid w:val="00365FED"/>
    <w:rsid w:val="00372E51"/>
    <w:rsid w:val="00373A40"/>
    <w:rsid w:val="003A3056"/>
    <w:rsid w:val="003C1C99"/>
    <w:rsid w:val="003D2BEE"/>
    <w:rsid w:val="003E4CA8"/>
    <w:rsid w:val="003E6098"/>
    <w:rsid w:val="003F3BFB"/>
    <w:rsid w:val="003F5088"/>
    <w:rsid w:val="00416166"/>
    <w:rsid w:val="004261C5"/>
    <w:rsid w:val="00430437"/>
    <w:rsid w:val="004411F4"/>
    <w:rsid w:val="004443D0"/>
    <w:rsid w:val="004443ED"/>
    <w:rsid w:val="0045238A"/>
    <w:rsid w:val="0046532A"/>
    <w:rsid w:val="004715D7"/>
    <w:rsid w:val="00474C66"/>
    <w:rsid w:val="004760BE"/>
    <w:rsid w:val="004764CE"/>
    <w:rsid w:val="00494264"/>
    <w:rsid w:val="004B1BB4"/>
    <w:rsid w:val="004B3011"/>
    <w:rsid w:val="004C5683"/>
    <w:rsid w:val="004D613D"/>
    <w:rsid w:val="004D7AD4"/>
    <w:rsid w:val="005033CF"/>
    <w:rsid w:val="005105CE"/>
    <w:rsid w:val="00513D28"/>
    <w:rsid w:val="00530EC2"/>
    <w:rsid w:val="00534275"/>
    <w:rsid w:val="00534940"/>
    <w:rsid w:val="0053611D"/>
    <w:rsid w:val="0054363E"/>
    <w:rsid w:val="005518A5"/>
    <w:rsid w:val="00565E02"/>
    <w:rsid w:val="00581B5F"/>
    <w:rsid w:val="00581F02"/>
    <w:rsid w:val="00583086"/>
    <w:rsid w:val="005836E7"/>
    <w:rsid w:val="005B1459"/>
    <w:rsid w:val="005E316F"/>
    <w:rsid w:val="005E70F3"/>
    <w:rsid w:val="00600301"/>
    <w:rsid w:val="006045E9"/>
    <w:rsid w:val="00612265"/>
    <w:rsid w:val="0062483F"/>
    <w:rsid w:val="006418F0"/>
    <w:rsid w:val="00641C84"/>
    <w:rsid w:val="00641D06"/>
    <w:rsid w:val="00643042"/>
    <w:rsid w:val="00646A5E"/>
    <w:rsid w:val="00650520"/>
    <w:rsid w:val="00654192"/>
    <w:rsid w:val="00660E2D"/>
    <w:rsid w:val="00663590"/>
    <w:rsid w:val="0066756B"/>
    <w:rsid w:val="00680BC8"/>
    <w:rsid w:val="00683754"/>
    <w:rsid w:val="006C71D5"/>
    <w:rsid w:val="006E11AE"/>
    <w:rsid w:val="006F6970"/>
    <w:rsid w:val="00703555"/>
    <w:rsid w:val="0070490F"/>
    <w:rsid w:val="00753AB4"/>
    <w:rsid w:val="00766C1A"/>
    <w:rsid w:val="0079555E"/>
    <w:rsid w:val="007A217D"/>
    <w:rsid w:val="007B4B1B"/>
    <w:rsid w:val="007D5B5E"/>
    <w:rsid w:val="007D5D99"/>
    <w:rsid w:val="007F2BA5"/>
    <w:rsid w:val="00816A1D"/>
    <w:rsid w:val="00817BE4"/>
    <w:rsid w:val="00857E5B"/>
    <w:rsid w:val="008673BA"/>
    <w:rsid w:val="008A2C20"/>
    <w:rsid w:val="008A45C6"/>
    <w:rsid w:val="008B54A9"/>
    <w:rsid w:val="008B7A01"/>
    <w:rsid w:val="008C26D1"/>
    <w:rsid w:val="008C3ED3"/>
    <w:rsid w:val="008D41A8"/>
    <w:rsid w:val="008E48E6"/>
    <w:rsid w:val="00911A46"/>
    <w:rsid w:val="00916337"/>
    <w:rsid w:val="00925F71"/>
    <w:rsid w:val="009408C2"/>
    <w:rsid w:val="009563F7"/>
    <w:rsid w:val="00962721"/>
    <w:rsid w:val="009636E0"/>
    <w:rsid w:val="009C2FAE"/>
    <w:rsid w:val="009D1885"/>
    <w:rsid w:val="009E610E"/>
    <w:rsid w:val="009F206B"/>
    <w:rsid w:val="009F4EB9"/>
    <w:rsid w:val="00A074F8"/>
    <w:rsid w:val="00A076A7"/>
    <w:rsid w:val="00A147EA"/>
    <w:rsid w:val="00A24082"/>
    <w:rsid w:val="00A268D2"/>
    <w:rsid w:val="00A301B6"/>
    <w:rsid w:val="00A34C0D"/>
    <w:rsid w:val="00A50B8B"/>
    <w:rsid w:val="00A5143D"/>
    <w:rsid w:val="00A54D81"/>
    <w:rsid w:val="00A57675"/>
    <w:rsid w:val="00A86448"/>
    <w:rsid w:val="00AA34A2"/>
    <w:rsid w:val="00AB0484"/>
    <w:rsid w:val="00AC57BC"/>
    <w:rsid w:val="00AC5BC8"/>
    <w:rsid w:val="00AD30DC"/>
    <w:rsid w:val="00AF0768"/>
    <w:rsid w:val="00B001A4"/>
    <w:rsid w:val="00B20828"/>
    <w:rsid w:val="00B213EB"/>
    <w:rsid w:val="00B278F0"/>
    <w:rsid w:val="00B31D61"/>
    <w:rsid w:val="00B3201A"/>
    <w:rsid w:val="00B541AA"/>
    <w:rsid w:val="00B603B4"/>
    <w:rsid w:val="00B77AF0"/>
    <w:rsid w:val="00B80CF8"/>
    <w:rsid w:val="00B92A88"/>
    <w:rsid w:val="00B95395"/>
    <w:rsid w:val="00BA7FDA"/>
    <w:rsid w:val="00BC15C3"/>
    <w:rsid w:val="00BC1E6F"/>
    <w:rsid w:val="00BC2D1F"/>
    <w:rsid w:val="00BC3140"/>
    <w:rsid w:val="00BD4880"/>
    <w:rsid w:val="00BE3286"/>
    <w:rsid w:val="00BF164E"/>
    <w:rsid w:val="00C04D97"/>
    <w:rsid w:val="00C05144"/>
    <w:rsid w:val="00C152C3"/>
    <w:rsid w:val="00C21CE3"/>
    <w:rsid w:val="00C52908"/>
    <w:rsid w:val="00C54A5E"/>
    <w:rsid w:val="00C80201"/>
    <w:rsid w:val="00C85473"/>
    <w:rsid w:val="00C97502"/>
    <w:rsid w:val="00CA4173"/>
    <w:rsid w:val="00CD4D98"/>
    <w:rsid w:val="00CD78F4"/>
    <w:rsid w:val="00D10EFC"/>
    <w:rsid w:val="00D24C21"/>
    <w:rsid w:val="00D26C84"/>
    <w:rsid w:val="00D364F7"/>
    <w:rsid w:val="00D37011"/>
    <w:rsid w:val="00D40FB0"/>
    <w:rsid w:val="00D459F1"/>
    <w:rsid w:val="00D52FC5"/>
    <w:rsid w:val="00D53801"/>
    <w:rsid w:val="00D63021"/>
    <w:rsid w:val="00D70048"/>
    <w:rsid w:val="00D83567"/>
    <w:rsid w:val="00D862CC"/>
    <w:rsid w:val="00D96ECC"/>
    <w:rsid w:val="00D97534"/>
    <w:rsid w:val="00DA0BF4"/>
    <w:rsid w:val="00DA3710"/>
    <w:rsid w:val="00DB38FB"/>
    <w:rsid w:val="00DB7EEA"/>
    <w:rsid w:val="00DC114D"/>
    <w:rsid w:val="00DC2035"/>
    <w:rsid w:val="00DE3A6F"/>
    <w:rsid w:val="00E03D5E"/>
    <w:rsid w:val="00E055F3"/>
    <w:rsid w:val="00E247BC"/>
    <w:rsid w:val="00E500FB"/>
    <w:rsid w:val="00E735F0"/>
    <w:rsid w:val="00E853F9"/>
    <w:rsid w:val="00EA4CAA"/>
    <w:rsid w:val="00EA6564"/>
    <w:rsid w:val="00EB49CF"/>
    <w:rsid w:val="00EB7F79"/>
    <w:rsid w:val="00EC0A0B"/>
    <w:rsid w:val="00EC2C1D"/>
    <w:rsid w:val="00EC3277"/>
    <w:rsid w:val="00EC51CF"/>
    <w:rsid w:val="00ED0361"/>
    <w:rsid w:val="00EE2130"/>
    <w:rsid w:val="00EE2929"/>
    <w:rsid w:val="00F02456"/>
    <w:rsid w:val="00F04A6C"/>
    <w:rsid w:val="00F05F3F"/>
    <w:rsid w:val="00F11E8C"/>
    <w:rsid w:val="00F32836"/>
    <w:rsid w:val="00F335C7"/>
    <w:rsid w:val="00F452DC"/>
    <w:rsid w:val="00F474B1"/>
    <w:rsid w:val="00F56617"/>
    <w:rsid w:val="00F651F8"/>
    <w:rsid w:val="00F75D1D"/>
    <w:rsid w:val="00F84FE8"/>
    <w:rsid w:val="00F90A6D"/>
    <w:rsid w:val="00F94B13"/>
    <w:rsid w:val="00FA667A"/>
    <w:rsid w:val="00FB585C"/>
    <w:rsid w:val="00FF3C88"/>
    <w:rsid w:val="00FF669B"/>
    <w:rsid w:val="0185C439"/>
    <w:rsid w:val="01ACCFCF"/>
    <w:rsid w:val="042635A0"/>
    <w:rsid w:val="05A1FDBE"/>
    <w:rsid w:val="06B3A226"/>
    <w:rsid w:val="08A75B6A"/>
    <w:rsid w:val="09FB4D9F"/>
    <w:rsid w:val="0A572672"/>
    <w:rsid w:val="0AEE0265"/>
    <w:rsid w:val="0C6CB877"/>
    <w:rsid w:val="0D10474C"/>
    <w:rsid w:val="0DA4A19E"/>
    <w:rsid w:val="0FE50E17"/>
    <w:rsid w:val="0FF0B753"/>
    <w:rsid w:val="104781FD"/>
    <w:rsid w:val="123EC92F"/>
    <w:rsid w:val="130EC73E"/>
    <w:rsid w:val="14B1ACAD"/>
    <w:rsid w:val="1AD2342F"/>
    <w:rsid w:val="1B763EE9"/>
    <w:rsid w:val="1F6D43E2"/>
    <w:rsid w:val="20C5B163"/>
    <w:rsid w:val="24A0871C"/>
    <w:rsid w:val="297C179B"/>
    <w:rsid w:val="2BEC886B"/>
    <w:rsid w:val="2ECF87EE"/>
    <w:rsid w:val="317E18C7"/>
    <w:rsid w:val="332060B3"/>
    <w:rsid w:val="3456BFEA"/>
    <w:rsid w:val="36C5FB7F"/>
    <w:rsid w:val="36E85A06"/>
    <w:rsid w:val="36F2092E"/>
    <w:rsid w:val="39CAE990"/>
    <w:rsid w:val="3AD88DF7"/>
    <w:rsid w:val="4272BCE3"/>
    <w:rsid w:val="4325458C"/>
    <w:rsid w:val="437AF79E"/>
    <w:rsid w:val="4B039DD3"/>
    <w:rsid w:val="4B1C01F2"/>
    <w:rsid w:val="4E5F8228"/>
    <w:rsid w:val="4EDBB068"/>
    <w:rsid w:val="551D222D"/>
    <w:rsid w:val="55DE908C"/>
    <w:rsid w:val="56723CF0"/>
    <w:rsid w:val="588E9FC1"/>
    <w:rsid w:val="5C31AE98"/>
    <w:rsid w:val="5D475FAF"/>
    <w:rsid w:val="5E7D52F2"/>
    <w:rsid w:val="5EA12490"/>
    <w:rsid w:val="5F1DAB5C"/>
    <w:rsid w:val="602651A2"/>
    <w:rsid w:val="6074E649"/>
    <w:rsid w:val="60F8B93C"/>
    <w:rsid w:val="62D0E7B2"/>
    <w:rsid w:val="6529030F"/>
    <w:rsid w:val="680A8DE4"/>
    <w:rsid w:val="6982B46F"/>
    <w:rsid w:val="6AC9EFBB"/>
    <w:rsid w:val="6CDD4C86"/>
    <w:rsid w:val="6D9E4E87"/>
    <w:rsid w:val="7066A133"/>
    <w:rsid w:val="74E0CE77"/>
    <w:rsid w:val="7825AADA"/>
    <w:rsid w:val="7BD05A59"/>
    <w:rsid w:val="7E0EADBB"/>
    <w:rsid w:val="7F564C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136203"/>
  <w15:chartTrackingRefBased/>
  <w15:docId w15:val="{3FA8ABAA-B83D-423B-B6EF-322D23F8E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2FA5"/>
    <w:pPr>
      <w:spacing w:after="160" w:line="259" w:lineRule="auto"/>
    </w:pPr>
    <w:rPr>
      <w:rFonts w:ascii="Times New Roman" w:hAnsi="Times New Roman"/>
      <w:sz w:val="24"/>
      <w:szCs w:val="22"/>
      <w:lang w:val="en-IE" w:eastAsia="en-US"/>
    </w:rPr>
  </w:style>
  <w:style w:type="paragraph" w:styleId="Heading1">
    <w:name w:val="heading 1"/>
    <w:basedOn w:val="Normal"/>
    <w:next w:val="Normal"/>
    <w:link w:val="Heading1Char"/>
    <w:uiPriority w:val="9"/>
    <w:qFormat/>
    <w:rsid w:val="002D2FA5"/>
    <w:pPr>
      <w:keepNext/>
      <w:spacing w:before="240" w:after="60"/>
      <w:outlineLvl w:val="0"/>
    </w:pPr>
    <w:rPr>
      <w:rFonts w:eastAsia="Times New Roman"/>
      <w:b/>
      <w:bCs/>
      <w:kern w:val="32"/>
      <w:sz w:val="32"/>
      <w:szCs w:val="32"/>
    </w:rPr>
  </w:style>
  <w:style w:type="paragraph" w:styleId="Heading2">
    <w:name w:val="heading 2"/>
    <w:basedOn w:val="Normal"/>
    <w:next w:val="Normal"/>
    <w:link w:val="Heading2Char"/>
    <w:uiPriority w:val="9"/>
    <w:unhideWhenUsed/>
    <w:qFormat/>
    <w:rsid w:val="002D2FA5"/>
    <w:pPr>
      <w:keepNext/>
      <w:spacing w:before="240" w:after="60"/>
      <w:outlineLvl w:val="1"/>
    </w:pPr>
    <w:rPr>
      <w:rFonts w:eastAsia="Times New Roman"/>
      <w:b/>
      <w:bCs/>
      <w:i/>
      <w:iCs/>
      <w:sz w:val="28"/>
      <w:szCs w:val="28"/>
    </w:rPr>
  </w:style>
  <w:style w:type="paragraph" w:styleId="Heading3">
    <w:name w:val="heading 3"/>
    <w:basedOn w:val="Normal"/>
    <w:next w:val="Normal"/>
    <w:link w:val="Heading3Char"/>
    <w:uiPriority w:val="9"/>
    <w:unhideWhenUsed/>
    <w:qFormat/>
    <w:rsid w:val="00AD30DC"/>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03094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6C84"/>
    <w:pPr>
      <w:spacing w:after="0" w:line="240" w:lineRule="auto"/>
      <w:contextualSpacing/>
    </w:pPr>
    <w:rPr>
      <w:rFonts w:eastAsia="Times New Roman"/>
      <w:spacing w:val="-10"/>
      <w:kern w:val="28"/>
      <w:sz w:val="56"/>
      <w:szCs w:val="56"/>
    </w:rPr>
  </w:style>
  <w:style w:type="character" w:customStyle="1" w:styleId="TitleChar">
    <w:name w:val="Title Char"/>
    <w:link w:val="Title"/>
    <w:uiPriority w:val="10"/>
    <w:rsid w:val="00D26C84"/>
    <w:rPr>
      <w:rFonts w:ascii="Times New Roman" w:eastAsia="Times New Roman" w:hAnsi="Times New Roman" w:cs="Times New Roman"/>
      <w:spacing w:val="-10"/>
      <w:kern w:val="28"/>
      <w:sz w:val="56"/>
      <w:szCs w:val="56"/>
    </w:rPr>
  </w:style>
  <w:style w:type="paragraph" w:styleId="NoSpacing">
    <w:name w:val="No Spacing"/>
    <w:link w:val="NoSpacingChar"/>
    <w:uiPriority w:val="1"/>
    <w:qFormat/>
    <w:rsid w:val="002D2FA5"/>
    <w:rPr>
      <w:rFonts w:ascii="Times New Roman" w:eastAsia="Times New Roman" w:hAnsi="Times New Roman"/>
      <w:sz w:val="22"/>
      <w:szCs w:val="22"/>
      <w:lang w:eastAsia="en-US"/>
    </w:rPr>
  </w:style>
  <w:style w:type="character" w:customStyle="1" w:styleId="NoSpacingChar">
    <w:name w:val="No Spacing Char"/>
    <w:link w:val="NoSpacing"/>
    <w:uiPriority w:val="1"/>
    <w:rsid w:val="002D2FA5"/>
    <w:rPr>
      <w:rFonts w:ascii="Times New Roman" w:eastAsia="Times New Roman" w:hAnsi="Times New Roman"/>
      <w:sz w:val="22"/>
      <w:szCs w:val="22"/>
      <w:lang w:val="en-US" w:eastAsia="en-US"/>
    </w:rPr>
  </w:style>
  <w:style w:type="paragraph" w:styleId="Header">
    <w:name w:val="header"/>
    <w:basedOn w:val="Normal"/>
    <w:link w:val="HeaderChar"/>
    <w:uiPriority w:val="99"/>
    <w:unhideWhenUsed/>
    <w:rsid w:val="00255E27"/>
    <w:pPr>
      <w:tabs>
        <w:tab w:val="center" w:pos="4513"/>
        <w:tab w:val="right" w:pos="9026"/>
      </w:tabs>
    </w:pPr>
  </w:style>
  <w:style w:type="character" w:customStyle="1" w:styleId="HeaderChar">
    <w:name w:val="Header Char"/>
    <w:link w:val="Header"/>
    <w:uiPriority w:val="99"/>
    <w:rsid w:val="00255E27"/>
    <w:rPr>
      <w:sz w:val="22"/>
      <w:szCs w:val="22"/>
      <w:lang w:eastAsia="en-US"/>
    </w:rPr>
  </w:style>
  <w:style w:type="paragraph" w:styleId="Footer">
    <w:name w:val="footer"/>
    <w:basedOn w:val="Normal"/>
    <w:link w:val="FooterChar"/>
    <w:uiPriority w:val="99"/>
    <w:unhideWhenUsed/>
    <w:rsid w:val="00255E27"/>
    <w:pPr>
      <w:tabs>
        <w:tab w:val="center" w:pos="4513"/>
        <w:tab w:val="right" w:pos="9026"/>
      </w:tabs>
    </w:pPr>
  </w:style>
  <w:style w:type="character" w:customStyle="1" w:styleId="FooterChar">
    <w:name w:val="Footer Char"/>
    <w:link w:val="Footer"/>
    <w:uiPriority w:val="99"/>
    <w:rsid w:val="00255E27"/>
    <w:rPr>
      <w:sz w:val="22"/>
      <w:szCs w:val="22"/>
      <w:lang w:eastAsia="en-US"/>
    </w:rPr>
  </w:style>
  <w:style w:type="character" w:customStyle="1" w:styleId="Heading1Char">
    <w:name w:val="Heading 1 Char"/>
    <w:link w:val="Heading1"/>
    <w:uiPriority w:val="9"/>
    <w:rsid w:val="002D2FA5"/>
    <w:rPr>
      <w:rFonts w:ascii="Times New Roman" w:eastAsia="Times New Roman" w:hAnsi="Times New Roman"/>
      <w:b/>
      <w:bCs/>
      <w:kern w:val="32"/>
      <w:sz w:val="32"/>
      <w:szCs w:val="32"/>
      <w:lang w:eastAsia="en-US"/>
    </w:rPr>
  </w:style>
  <w:style w:type="paragraph" w:customStyle="1" w:styleId="ReportGuidelines">
    <w:name w:val="Report Guidelines"/>
    <w:basedOn w:val="Normal"/>
    <w:link w:val="ReportGuidelinesChar"/>
    <w:qFormat/>
    <w:rsid w:val="00255E27"/>
  </w:style>
  <w:style w:type="character" w:customStyle="1" w:styleId="Heading2Char">
    <w:name w:val="Heading 2 Char"/>
    <w:link w:val="Heading2"/>
    <w:uiPriority w:val="9"/>
    <w:rsid w:val="002D2FA5"/>
    <w:rPr>
      <w:rFonts w:ascii="Times New Roman" w:eastAsia="Times New Roman" w:hAnsi="Times New Roman" w:cs="Times New Roman"/>
      <w:b/>
      <w:bCs/>
      <w:i/>
      <w:iCs/>
      <w:sz w:val="28"/>
      <w:szCs w:val="28"/>
      <w:lang w:eastAsia="en-US"/>
    </w:rPr>
  </w:style>
  <w:style w:type="character" w:customStyle="1" w:styleId="ReportGuidelinesChar">
    <w:name w:val="Report Guidelines Char"/>
    <w:link w:val="ReportGuidelines"/>
    <w:rsid w:val="00255E27"/>
    <w:rPr>
      <w:rFonts w:ascii="Times New Roman" w:hAnsi="Times New Roman"/>
      <w:sz w:val="24"/>
      <w:szCs w:val="22"/>
      <w:lang w:eastAsia="en-US"/>
    </w:rPr>
  </w:style>
  <w:style w:type="paragraph" w:styleId="Subtitle">
    <w:name w:val="Subtitle"/>
    <w:basedOn w:val="Normal"/>
    <w:next w:val="Normal"/>
    <w:link w:val="SubtitleChar"/>
    <w:uiPriority w:val="11"/>
    <w:qFormat/>
    <w:rsid w:val="002D2FA5"/>
    <w:pPr>
      <w:spacing w:after="60"/>
      <w:jc w:val="center"/>
      <w:outlineLvl w:val="1"/>
    </w:pPr>
    <w:rPr>
      <w:rFonts w:eastAsia="Times New Roman"/>
      <w:szCs w:val="24"/>
    </w:rPr>
  </w:style>
  <w:style w:type="character" w:customStyle="1" w:styleId="SubtitleChar">
    <w:name w:val="Subtitle Char"/>
    <w:link w:val="Subtitle"/>
    <w:uiPriority w:val="11"/>
    <w:rsid w:val="002D2FA5"/>
    <w:rPr>
      <w:rFonts w:ascii="Times New Roman" w:eastAsia="Times New Roman" w:hAnsi="Times New Roman" w:cs="Times New Roman"/>
      <w:sz w:val="24"/>
      <w:szCs w:val="24"/>
      <w:lang w:eastAsia="en-US"/>
    </w:rPr>
  </w:style>
  <w:style w:type="character" w:styleId="Emphasis">
    <w:name w:val="Emphasis"/>
    <w:uiPriority w:val="20"/>
    <w:qFormat/>
    <w:rsid w:val="002D2FA5"/>
    <w:rPr>
      <w:i/>
      <w:iCs/>
    </w:rPr>
  </w:style>
  <w:style w:type="paragraph" w:styleId="TOCHeading">
    <w:name w:val="TOC Heading"/>
    <w:basedOn w:val="Heading1"/>
    <w:next w:val="Normal"/>
    <w:uiPriority w:val="39"/>
    <w:unhideWhenUsed/>
    <w:qFormat/>
    <w:rsid w:val="00916337"/>
    <w:pPr>
      <w:keepLines/>
      <w:spacing w:after="0"/>
      <w:outlineLvl w:val="9"/>
    </w:pPr>
    <w:rPr>
      <w:b w:val="0"/>
      <w:bCs w:val="0"/>
      <w:kern w:val="0"/>
      <w:lang w:val="en-US"/>
    </w:rPr>
  </w:style>
  <w:style w:type="paragraph" w:styleId="TOC1">
    <w:name w:val="toc 1"/>
    <w:basedOn w:val="Normal"/>
    <w:next w:val="Normal"/>
    <w:autoRedefine/>
    <w:uiPriority w:val="39"/>
    <w:unhideWhenUsed/>
    <w:rsid w:val="00916337"/>
  </w:style>
  <w:style w:type="character" w:styleId="Hyperlink">
    <w:name w:val="Hyperlink"/>
    <w:uiPriority w:val="99"/>
    <w:unhideWhenUsed/>
    <w:rsid w:val="00916337"/>
    <w:rPr>
      <w:color w:val="0563C1"/>
      <w:u w:val="single"/>
    </w:rPr>
  </w:style>
  <w:style w:type="paragraph" w:styleId="TOC2">
    <w:name w:val="toc 2"/>
    <w:basedOn w:val="Normal"/>
    <w:next w:val="Normal"/>
    <w:autoRedefine/>
    <w:uiPriority w:val="39"/>
    <w:unhideWhenUsed/>
    <w:rsid w:val="00E247BC"/>
    <w:pPr>
      <w:ind w:left="240"/>
    </w:pPr>
  </w:style>
  <w:style w:type="character" w:styleId="FollowedHyperlink">
    <w:name w:val="FollowedHyperlink"/>
    <w:basedOn w:val="DefaultParagraphFont"/>
    <w:uiPriority w:val="99"/>
    <w:semiHidden/>
    <w:unhideWhenUsed/>
    <w:rsid w:val="00C04D97"/>
    <w:rPr>
      <w:color w:val="954F72" w:themeColor="followedHyperlink"/>
      <w:u w:val="single"/>
    </w:rPr>
  </w:style>
  <w:style w:type="table" w:styleId="TableGrid">
    <w:name w:val="Table Grid"/>
    <w:basedOn w:val="TableNormal"/>
    <w:uiPriority w:val="39"/>
    <w:rsid w:val="00C04D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06431"/>
  </w:style>
  <w:style w:type="paragraph" w:styleId="FootnoteText">
    <w:name w:val="footnote text"/>
    <w:basedOn w:val="Normal"/>
    <w:link w:val="FootnoteTextChar"/>
    <w:uiPriority w:val="99"/>
    <w:semiHidden/>
    <w:unhideWhenUsed/>
    <w:rsid w:val="00F335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335C7"/>
    <w:rPr>
      <w:rFonts w:ascii="Times New Roman" w:hAnsi="Times New Roman"/>
      <w:lang w:val="en-IE" w:eastAsia="en-US"/>
    </w:rPr>
  </w:style>
  <w:style w:type="character" w:styleId="FootnoteReference">
    <w:name w:val="footnote reference"/>
    <w:basedOn w:val="DefaultParagraphFont"/>
    <w:uiPriority w:val="99"/>
    <w:semiHidden/>
    <w:unhideWhenUsed/>
    <w:rsid w:val="00F335C7"/>
    <w:rPr>
      <w:vertAlign w:val="superscript"/>
    </w:rPr>
  </w:style>
  <w:style w:type="character" w:customStyle="1" w:styleId="Heading3Char">
    <w:name w:val="Heading 3 Char"/>
    <w:basedOn w:val="DefaultParagraphFont"/>
    <w:link w:val="Heading3"/>
    <w:uiPriority w:val="9"/>
    <w:rsid w:val="00AD30DC"/>
    <w:rPr>
      <w:rFonts w:asciiTheme="majorHAnsi" w:eastAsiaTheme="majorEastAsia" w:hAnsiTheme="majorHAnsi" w:cstheme="majorBidi"/>
      <w:color w:val="1F3763" w:themeColor="accent1" w:themeShade="7F"/>
      <w:sz w:val="24"/>
      <w:szCs w:val="24"/>
      <w:lang w:val="en-IE" w:eastAsia="en-US"/>
    </w:rPr>
  </w:style>
  <w:style w:type="character" w:customStyle="1" w:styleId="Heading4Char">
    <w:name w:val="Heading 4 Char"/>
    <w:basedOn w:val="DefaultParagraphFont"/>
    <w:link w:val="Heading4"/>
    <w:uiPriority w:val="9"/>
    <w:rsid w:val="0003094D"/>
    <w:rPr>
      <w:rFonts w:asciiTheme="majorHAnsi" w:eastAsiaTheme="majorEastAsia" w:hAnsiTheme="majorHAnsi" w:cstheme="majorBidi"/>
      <w:i/>
      <w:iCs/>
      <w:color w:val="2F5496" w:themeColor="accent1" w:themeShade="BF"/>
      <w:sz w:val="24"/>
      <w:szCs w:val="22"/>
      <w:lang w:val="en-IE" w:eastAsia="en-US"/>
    </w:rPr>
  </w:style>
  <w:style w:type="paragraph" w:styleId="EndnoteText">
    <w:name w:val="endnote text"/>
    <w:basedOn w:val="Normal"/>
    <w:link w:val="EndnoteTextChar"/>
    <w:uiPriority w:val="99"/>
    <w:semiHidden/>
    <w:unhideWhenUsed/>
    <w:rsid w:val="007D5B5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D5B5E"/>
    <w:rPr>
      <w:rFonts w:ascii="Times New Roman" w:hAnsi="Times New Roman"/>
      <w:lang w:val="en-IE" w:eastAsia="en-US"/>
    </w:rPr>
  </w:style>
  <w:style w:type="character" w:styleId="EndnoteReference">
    <w:name w:val="endnote reference"/>
    <w:basedOn w:val="DefaultParagraphFont"/>
    <w:uiPriority w:val="99"/>
    <w:semiHidden/>
    <w:unhideWhenUsed/>
    <w:rsid w:val="007D5B5E"/>
    <w:rPr>
      <w:vertAlign w:val="superscript"/>
    </w:rPr>
  </w:style>
  <w:style w:type="paragraph" w:styleId="Caption">
    <w:name w:val="caption"/>
    <w:basedOn w:val="Normal"/>
    <w:next w:val="Normal"/>
    <w:uiPriority w:val="35"/>
    <w:semiHidden/>
    <w:unhideWhenUsed/>
    <w:qFormat/>
    <w:rsid w:val="004261C5"/>
    <w:pPr>
      <w:spacing w:after="200" w:line="240" w:lineRule="auto"/>
    </w:pPr>
    <w:rPr>
      <w:i/>
      <w:iCs/>
      <w:color w:val="44546A" w:themeColor="text2"/>
      <w:sz w:val="18"/>
      <w:szCs w:val="18"/>
    </w:rPr>
  </w:style>
  <w:style w:type="paragraph" w:customStyle="1" w:styleId="Figure">
    <w:name w:val="Figure"/>
    <w:aliases w:val="Image and short explanation"/>
    <w:basedOn w:val="ReportGuidelines"/>
    <w:link w:val="FigureChar"/>
    <w:autoRedefine/>
    <w:qFormat/>
    <w:rsid w:val="0045238A"/>
    <w:rPr>
      <w:sz w:val="16"/>
    </w:rPr>
  </w:style>
  <w:style w:type="paragraph" w:styleId="TOC3">
    <w:name w:val="toc 3"/>
    <w:basedOn w:val="Normal"/>
    <w:next w:val="Normal"/>
    <w:autoRedefine/>
    <w:uiPriority w:val="39"/>
    <w:unhideWhenUsed/>
    <w:rsid w:val="006045E9"/>
    <w:pPr>
      <w:spacing w:after="100"/>
      <w:ind w:left="480"/>
    </w:pPr>
  </w:style>
  <w:style w:type="character" w:customStyle="1" w:styleId="FigureChar">
    <w:name w:val="Figure Char"/>
    <w:aliases w:val="Image and short explanation Char"/>
    <w:basedOn w:val="ReportGuidelinesChar"/>
    <w:link w:val="Figure"/>
    <w:rsid w:val="0045238A"/>
    <w:rPr>
      <w:rFonts w:ascii="Times New Roman" w:hAnsi="Times New Roman"/>
      <w:sz w:val="16"/>
      <w:szCs w:val="22"/>
      <w:lang w:val="en-IE" w:eastAsia="en-US"/>
    </w:rPr>
  </w:style>
  <w:style w:type="paragraph" w:styleId="ListParagraph">
    <w:name w:val="List Paragraph"/>
    <w:basedOn w:val="Normal"/>
    <w:uiPriority w:val="34"/>
    <w:qFormat/>
    <w:rsid w:val="00BC3140"/>
    <w:pPr>
      <w:ind w:left="720"/>
      <w:contextualSpacing/>
    </w:pPr>
    <w:rPr>
      <w:rFonts w:asciiTheme="minorHAnsi" w:eastAsiaTheme="minorHAnsi" w:hAnsiTheme="minorHAnsi" w:cstheme="minorBid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1423">
      <w:bodyDiv w:val="1"/>
      <w:marLeft w:val="0"/>
      <w:marRight w:val="0"/>
      <w:marTop w:val="0"/>
      <w:marBottom w:val="0"/>
      <w:divBdr>
        <w:top w:val="none" w:sz="0" w:space="0" w:color="auto"/>
        <w:left w:val="none" w:sz="0" w:space="0" w:color="auto"/>
        <w:bottom w:val="none" w:sz="0" w:space="0" w:color="auto"/>
        <w:right w:val="none" w:sz="0" w:space="0" w:color="auto"/>
      </w:divBdr>
    </w:div>
    <w:div w:id="3361726">
      <w:bodyDiv w:val="1"/>
      <w:marLeft w:val="0"/>
      <w:marRight w:val="0"/>
      <w:marTop w:val="0"/>
      <w:marBottom w:val="0"/>
      <w:divBdr>
        <w:top w:val="none" w:sz="0" w:space="0" w:color="auto"/>
        <w:left w:val="none" w:sz="0" w:space="0" w:color="auto"/>
        <w:bottom w:val="none" w:sz="0" w:space="0" w:color="auto"/>
        <w:right w:val="none" w:sz="0" w:space="0" w:color="auto"/>
      </w:divBdr>
    </w:div>
    <w:div w:id="87845743">
      <w:bodyDiv w:val="1"/>
      <w:marLeft w:val="0"/>
      <w:marRight w:val="0"/>
      <w:marTop w:val="0"/>
      <w:marBottom w:val="0"/>
      <w:divBdr>
        <w:top w:val="none" w:sz="0" w:space="0" w:color="auto"/>
        <w:left w:val="none" w:sz="0" w:space="0" w:color="auto"/>
        <w:bottom w:val="none" w:sz="0" w:space="0" w:color="auto"/>
        <w:right w:val="none" w:sz="0" w:space="0" w:color="auto"/>
      </w:divBdr>
    </w:div>
    <w:div w:id="93323904">
      <w:bodyDiv w:val="1"/>
      <w:marLeft w:val="0"/>
      <w:marRight w:val="0"/>
      <w:marTop w:val="0"/>
      <w:marBottom w:val="0"/>
      <w:divBdr>
        <w:top w:val="none" w:sz="0" w:space="0" w:color="auto"/>
        <w:left w:val="none" w:sz="0" w:space="0" w:color="auto"/>
        <w:bottom w:val="none" w:sz="0" w:space="0" w:color="auto"/>
        <w:right w:val="none" w:sz="0" w:space="0" w:color="auto"/>
      </w:divBdr>
    </w:div>
    <w:div w:id="101997000">
      <w:bodyDiv w:val="1"/>
      <w:marLeft w:val="0"/>
      <w:marRight w:val="0"/>
      <w:marTop w:val="0"/>
      <w:marBottom w:val="0"/>
      <w:divBdr>
        <w:top w:val="none" w:sz="0" w:space="0" w:color="auto"/>
        <w:left w:val="none" w:sz="0" w:space="0" w:color="auto"/>
        <w:bottom w:val="none" w:sz="0" w:space="0" w:color="auto"/>
        <w:right w:val="none" w:sz="0" w:space="0" w:color="auto"/>
      </w:divBdr>
    </w:div>
    <w:div w:id="106004419">
      <w:bodyDiv w:val="1"/>
      <w:marLeft w:val="0"/>
      <w:marRight w:val="0"/>
      <w:marTop w:val="0"/>
      <w:marBottom w:val="0"/>
      <w:divBdr>
        <w:top w:val="none" w:sz="0" w:space="0" w:color="auto"/>
        <w:left w:val="none" w:sz="0" w:space="0" w:color="auto"/>
        <w:bottom w:val="none" w:sz="0" w:space="0" w:color="auto"/>
        <w:right w:val="none" w:sz="0" w:space="0" w:color="auto"/>
      </w:divBdr>
    </w:div>
    <w:div w:id="120543168">
      <w:bodyDiv w:val="1"/>
      <w:marLeft w:val="0"/>
      <w:marRight w:val="0"/>
      <w:marTop w:val="0"/>
      <w:marBottom w:val="0"/>
      <w:divBdr>
        <w:top w:val="none" w:sz="0" w:space="0" w:color="auto"/>
        <w:left w:val="none" w:sz="0" w:space="0" w:color="auto"/>
        <w:bottom w:val="none" w:sz="0" w:space="0" w:color="auto"/>
        <w:right w:val="none" w:sz="0" w:space="0" w:color="auto"/>
      </w:divBdr>
    </w:div>
    <w:div w:id="175853760">
      <w:bodyDiv w:val="1"/>
      <w:marLeft w:val="0"/>
      <w:marRight w:val="0"/>
      <w:marTop w:val="0"/>
      <w:marBottom w:val="0"/>
      <w:divBdr>
        <w:top w:val="none" w:sz="0" w:space="0" w:color="auto"/>
        <w:left w:val="none" w:sz="0" w:space="0" w:color="auto"/>
        <w:bottom w:val="none" w:sz="0" w:space="0" w:color="auto"/>
        <w:right w:val="none" w:sz="0" w:space="0" w:color="auto"/>
      </w:divBdr>
    </w:div>
    <w:div w:id="179201039">
      <w:bodyDiv w:val="1"/>
      <w:marLeft w:val="0"/>
      <w:marRight w:val="0"/>
      <w:marTop w:val="0"/>
      <w:marBottom w:val="0"/>
      <w:divBdr>
        <w:top w:val="none" w:sz="0" w:space="0" w:color="auto"/>
        <w:left w:val="none" w:sz="0" w:space="0" w:color="auto"/>
        <w:bottom w:val="none" w:sz="0" w:space="0" w:color="auto"/>
        <w:right w:val="none" w:sz="0" w:space="0" w:color="auto"/>
      </w:divBdr>
    </w:div>
    <w:div w:id="192571852">
      <w:bodyDiv w:val="1"/>
      <w:marLeft w:val="0"/>
      <w:marRight w:val="0"/>
      <w:marTop w:val="0"/>
      <w:marBottom w:val="0"/>
      <w:divBdr>
        <w:top w:val="none" w:sz="0" w:space="0" w:color="auto"/>
        <w:left w:val="none" w:sz="0" w:space="0" w:color="auto"/>
        <w:bottom w:val="none" w:sz="0" w:space="0" w:color="auto"/>
        <w:right w:val="none" w:sz="0" w:space="0" w:color="auto"/>
      </w:divBdr>
    </w:div>
    <w:div w:id="223610493">
      <w:bodyDiv w:val="1"/>
      <w:marLeft w:val="0"/>
      <w:marRight w:val="0"/>
      <w:marTop w:val="0"/>
      <w:marBottom w:val="0"/>
      <w:divBdr>
        <w:top w:val="none" w:sz="0" w:space="0" w:color="auto"/>
        <w:left w:val="none" w:sz="0" w:space="0" w:color="auto"/>
        <w:bottom w:val="none" w:sz="0" w:space="0" w:color="auto"/>
        <w:right w:val="none" w:sz="0" w:space="0" w:color="auto"/>
      </w:divBdr>
    </w:div>
    <w:div w:id="245768811">
      <w:bodyDiv w:val="1"/>
      <w:marLeft w:val="0"/>
      <w:marRight w:val="0"/>
      <w:marTop w:val="0"/>
      <w:marBottom w:val="0"/>
      <w:divBdr>
        <w:top w:val="none" w:sz="0" w:space="0" w:color="auto"/>
        <w:left w:val="none" w:sz="0" w:space="0" w:color="auto"/>
        <w:bottom w:val="none" w:sz="0" w:space="0" w:color="auto"/>
        <w:right w:val="none" w:sz="0" w:space="0" w:color="auto"/>
      </w:divBdr>
    </w:div>
    <w:div w:id="269901675">
      <w:bodyDiv w:val="1"/>
      <w:marLeft w:val="0"/>
      <w:marRight w:val="0"/>
      <w:marTop w:val="0"/>
      <w:marBottom w:val="0"/>
      <w:divBdr>
        <w:top w:val="none" w:sz="0" w:space="0" w:color="auto"/>
        <w:left w:val="none" w:sz="0" w:space="0" w:color="auto"/>
        <w:bottom w:val="none" w:sz="0" w:space="0" w:color="auto"/>
        <w:right w:val="none" w:sz="0" w:space="0" w:color="auto"/>
      </w:divBdr>
    </w:div>
    <w:div w:id="271979823">
      <w:bodyDiv w:val="1"/>
      <w:marLeft w:val="0"/>
      <w:marRight w:val="0"/>
      <w:marTop w:val="0"/>
      <w:marBottom w:val="0"/>
      <w:divBdr>
        <w:top w:val="none" w:sz="0" w:space="0" w:color="auto"/>
        <w:left w:val="none" w:sz="0" w:space="0" w:color="auto"/>
        <w:bottom w:val="none" w:sz="0" w:space="0" w:color="auto"/>
        <w:right w:val="none" w:sz="0" w:space="0" w:color="auto"/>
      </w:divBdr>
    </w:div>
    <w:div w:id="305934637">
      <w:bodyDiv w:val="1"/>
      <w:marLeft w:val="0"/>
      <w:marRight w:val="0"/>
      <w:marTop w:val="0"/>
      <w:marBottom w:val="0"/>
      <w:divBdr>
        <w:top w:val="none" w:sz="0" w:space="0" w:color="auto"/>
        <w:left w:val="none" w:sz="0" w:space="0" w:color="auto"/>
        <w:bottom w:val="none" w:sz="0" w:space="0" w:color="auto"/>
        <w:right w:val="none" w:sz="0" w:space="0" w:color="auto"/>
      </w:divBdr>
    </w:div>
    <w:div w:id="338898798">
      <w:bodyDiv w:val="1"/>
      <w:marLeft w:val="0"/>
      <w:marRight w:val="0"/>
      <w:marTop w:val="0"/>
      <w:marBottom w:val="0"/>
      <w:divBdr>
        <w:top w:val="none" w:sz="0" w:space="0" w:color="auto"/>
        <w:left w:val="none" w:sz="0" w:space="0" w:color="auto"/>
        <w:bottom w:val="none" w:sz="0" w:space="0" w:color="auto"/>
        <w:right w:val="none" w:sz="0" w:space="0" w:color="auto"/>
      </w:divBdr>
    </w:div>
    <w:div w:id="343476849">
      <w:bodyDiv w:val="1"/>
      <w:marLeft w:val="0"/>
      <w:marRight w:val="0"/>
      <w:marTop w:val="0"/>
      <w:marBottom w:val="0"/>
      <w:divBdr>
        <w:top w:val="none" w:sz="0" w:space="0" w:color="auto"/>
        <w:left w:val="none" w:sz="0" w:space="0" w:color="auto"/>
        <w:bottom w:val="none" w:sz="0" w:space="0" w:color="auto"/>
        <w:right w:val="none" w:sz="0" w:space="0" w:color="auto"/>
      </w:divBdr>
    </w:div>
    <w:div w:id="354038635">
      <w:bodyDiv w:val="1"/>
      <w:marLeft w:val="0"/>
      <w:marRight w:val="0"/>
      <w:marTop w:val="0"/>
      <w:marBottom w:val="0"/>
      <w:divBdr>
        <w:top w:val="none" w:sz="0" w:space="0" w:color="auto"/>
        <w:left w:val="none" w:sz="0" w:space="0" w:color="auto"/>
        <w:bottom w:val="none" w:sz="0" w:space="0" w:color="auto"/>
        <w:right w:val="none" w:sz="0" w:space="0" w:color="auto"/>
      </w:divBdr>
    </w:div>
    <w:div w:id="354619869">
      <w:bodyDiv w:val="1"/>
      <w:marLeft w:val="0"/>
      <w:marRight w:val="0"/>
      <w:marTop w:val="0"/>
      <w:marBottom w:val="0"/>
      <w:divBdr>
        <w:top w:val="none" w:sz="0" w:space="0" w:color="auto"/>
        <w:left w:val="none" w:sz="0" w:space="0" w:color="auto"/>
        <w:bottom w:val="none" w:sz="0" w:space="0" w:color="auto"/>
        <w:right w:val="none" w:sz="0" w:space="0" w:color="auto"/>
      </w:divBdr>
    </w:div>
    <w:div w:id="355229496">
      <w:bodyDiv w:val="1"/>
      <w:marLeft w:val="0"/>
      <w:marRight w:val="0"/>
      <w:marTop w:val="0"/>
      <w:marBottom w:val="0"/>
      <w:divBdr>
        <w:top w:val="none" w:sz="0" w:space="0" w:color="auto"/>
        <w:left w:val="none" w:sz="0" w:space="0" w:color="auto"/>
        <w:bottom w:val="none" w:sz="0" w:space="0" w:color="auto"/>
        <w:right w:val="none" w:sz="0" w:space="0" w:color="auto"/>
      </w:divBdr>
    </w:div>
    <w:div w:id="368651066">
      <w:bodyDiv w:val="1"/>
      <w:marLeft w:val="0"/>
      <w:marRight w:val="0"/>
      <w:marTop w:val="0"/>
      <w:marBottom w:val="0"/>
      <w:divBdr>
        <w:top w:val="none" w:sz="0" w:space="0" w:color="auto"/>
        <w:left w:val="none" w:sz="0" w:space="0" w:color="auto"/>
        <w:bottom w:val="none" w:sz="0" w:space="0" w:color="auto"/>
        <w:right w:val="none" w:sz="0" w:space="0" w:color="auto"/>
      </w:divBdr>
    </w:div>
    <w:div w:id="403994450">
      <w:bodyDiv w:val="1"/>
      <w:marLeft w:val="0"/>
      <w:marRight w:val="0"/>
      <w:marTop w:val="0"/>
      <w:marBottom w:val="0"/>
      <w:divBdr>
        <w:top w:val="none" w:sz="0" w:space="0" w:color="auto"/>
        <w:left w:val="none" w:sz="0" w:space="0" w:color="auto"/>
        <w:bottom w:val="none" w:sz="0" w:space="0" w:color="auto"/>
        <w:right w:val="none" w:sz="0" w:space="0" w:color="auto"/>
      </w:divBdr>
    </w:div>
    <w:div w:id="457188559">
      <w:bodyDiv w:val="1"/>
      <w:marLeft w:val="0"/>
      <w:marRight w:val="0"/>
      <w:marTop w:val="0"/>
      <w:marBottom w:val="0"/>
      <w:divBdr>
        <w:top w:val="none" w:sz="0" w:space="0" w:color="auto"/>
        <w:left w:val="none" w:sz="0" w:space="0" w:color="auto"/>
        <w:bottom w:val="none" w:sz="0" w:space="0" w:color="auto"/>
        <w:right w:val="none" w:sz="0" w:space="0" w:color="auto"/>
      </w:divBdr>
    </w:div>
    <w:div w:id="506751167">
      <w:bodyDiv w:val="1"/>
      <w:marLeft w:val="0"/>
      <w:marRight w:val="0"/>
      <w:marTop w:val="0"/>
      <w:marBottom w:val="0"/>
      <w:divBdr>
        <w:top w:val="none" w:sz="0" w:space="0" w:color="auto"/>
        <w:left w:val="none" w:sz="0" w:space="0" w:color="auto"/>
        <w:bottom w:val="none" w:sz="0" w:space="0" w:color="auto"/>
        <w:right w:val="none" w:sz="0" w:space="0" w:color="auto"/>
      </w:divBdr>
    </w:div>
    <w:div w:id="508326807">
      <w:bodyDiv w:val="1"/>
      <w:marLeft w:val="0"/>
      <w:marRight w:val="0"/>
      <w:marTop w:val="0"/>
      <w:marBottom w:val="0"/>
      <w:divBdr>
        <w:top w:val="none" w:sz="0" w:space="0" w:color="auto"/>
        <w:left w:val="none" w:sz="0" w:space="0" w:color="auto"/>
        <w:bottom w:val="none" w:sz="0" w:space="0" w:color="auto"/>
        <w:right w:val="none" w:sz="0" w:space="0" w:color="auto"/>
      </w:divBdr>
    </w:div>
    <w:div w:id="590702857">
      <w:bodyDiv w:val="1"/>
      <w:marLeft w:val="0"/>
      <w:marRight w:val="0"/>
      <w:marTop w:val="0"/>
      <w:marBottom w:val="0"/>
      <w:divBdr>
        <w:top w:val="none" w:sz="0" w:space="0" w:color="auto"/>
        <w:left w:val="none" w:sz="0" w:space="0" w:color="auto"/>
        <w:bottom w:val="none" w:sz="0" w:space="0" w:color="auto"/>
        <w:right w:val="none" w:sz="0" w:space="0" w:color="auto"/>
      </w:divBdr>
    </w:div>
    <w:div w:id="608006923">
      <w:bodyDiv w:val="1"/>
      <w:marLeft w:val="0"/>
      <w:marRight w:val="0"/>
      <w:marTop w:val="0"/>
      <w:marBottom w:val="0"/>
      <w:divBdr>
        <w:top w:val="none" w:sz="0" w:space="0" w:color="auto"/>
        <w:left w:val="none" w:sz="0" w:space="0" w:color="auto"/>
        <w:bottom w:val="none" w:sz="0" w:space="0" w:color="auto"/>
        <w:right w:val="none" w:sz="0" w:space="0" w:color="auto"/>
      </w:divBdr>
    </w:div>
    <w:div w:id="632247450">
      <w:bodyDiv w:val="1"/>
      <w:marLeft w:val="0"/>
      <w:marRight w:val="0"/>
      <w:marTop w:val="0"/>
      <w:marBottom w:val="0"/>
      <w:divBdr>
        <w:top w:val="none" w:sz="0" w:space="0" w:color="auto"/>
        <w:left w:val="none" w:sz="0" w:space="0" w:color="auto"/>
        <w:bottom w:val="none" w:sz="0" w:space="0" w:color="auto"/>
        <w:right w:val="none" w:sz="0" w:space="0" w:color="auto"/>
      </w:divBdr>
    </w:div>
    <w:div w:id="634406117">
      <w:bodyDiv w:val="1"/>
      <w:marLeft w:val="0"/>
      <w:marRight w:val="0"/>
      <w:marTop w:val="0"/>
      <w:marBottom w:val="0"/>
      <w:divBdr>
        <w:top w:val="none" w:sz="0" w:space="0" w:color="auto"/>
        <w:left w:val="none" w:sz="0" w:space="0" w:color="auto"/>
        <w:bottom w:val="none" w:sz="0" w:space="0" w:color="auto"/>
        <w:right w:val="none" w:sz="0" w:space="0" w:color="auto"/>
      </w:divBdr>
    </w:div>
    <w:div w:id="635259505">
      <w:bodyDiv w:val="1"/>
      <w:marLeft w:val="0"/>
      <w:marRight w:val="0"/>
      <w:marTop w:val="0"/>
      <w:marBottom w:val="0"/>
      <w:divBdr>
        <w:top w:val="none" w:sz="0" w:space="0" w:color="auto"/>
        <w:left w:val="none" w:sz="0" w:space="0" w:color="auto"/>
        <w:bottom w:val="none" w:sz="0" w:space="0" w:color="auto"/>
        <w:right w:val="none" w:sz="0" w:space="0" w:color="auto"/>
      </w:divBdr>
    </w:div>
    <w:div w:id="648901289">
      <w:bodyDiv w:val="1"/>
      <w:marLeft w:val="0"/>
      <w:marRight w:val="0"/>
      <w:marTop w:val="0"/>
      <w:marBottom w:val="0"/>
      <w:divBdr>
        <w:top w:val="none" w:sz="0" w:space="0" w:color="auto"/>
        <w:left w:val="none" w:sz="0" w:space="0" w:color="auto"/>
        <w:bottom w:val="none" w:sz="0" w:space="0" w:color="auto"/>
        <w:right w:val="none" w:sz="0" w:space="0" w:color="auto"/>
      </w:divBdr>
    </w:div>
    <w:div w:id="675620643">
      <w:bodyDiv w:val="1"/>
      <w:marLeft w:val="0"/>
      <w:marRight w:val="0"/>
      <w:marTop w:val="0"/>
      <w:marBottom w:val="0"/>
      <w:divBdr>
        <w:top w:val="none" w:sz="0" w:space="0" w:color="auto"/>
        <w:left w:val="none" w:sz="0" w:space="0" w:color="auto"/>
        <w:bottom w:val="none" w:sz="0" w:space="0" w:color="auto"/>
        <w:right w:val="none" w:sz="0" w:space="0" w:color="auto"/>
      </w:divBdr>
    </w:div>
    <w:div w:id="681011804">
      <w:bodyDiv w:val="1"/>
      <w:marLeft w:val="0"/>
      <w:marRight w:val="0"/>
      <w:marTop w:val="0"/>
      <w:marBottom w:val="0"/>
      <w:divBdr>
        <w:top w:val="none" w:sz="0" w:space="0" w:color="auto"/>
        <w:left w:val="none" w:sz="0" w:space="0" w:color="auto"/>
        <w:bottom w:val="none" w:sz="0" w:space="0" w:color="auto"/>
        <w:right w:val="none" w:sz="0" w:space="0" w:color="auto"/>
      </w:divBdr>
    </w:div>
    <w:div w:id="699822338">
      <w:bodyDiv w:val="1"/>
      <w:marLeft w:val="0"/>
      <w:marRight w:val="0"/>
      <w:marTop w:val="0"/>
      <w:marBottom w:val="0"/>
      <w:divBdr>
        <w:top w:val="none" w:sz="0" w:space="0" w:color="auto"/>
        <w:left w:val="none" w:sz="0" w:space="0" w:color="auto"/>
        <w:bottom w:val="none" w:sz="0" w:space="0" w:color="auto"/>
        <w:right w:val="none" w:sz="0" w:space="0" w:color="auto"/>
      </w:divBdr>
    </w:div>
    <w:div w:id="732046570">
      <w:bodyDiv w:val="1"/>
      <w:marLeft w:val="0"/>
      <w:marRight w:val="0"/>
      <w:marTop w:val="0"/>
      <w:marBottom w:val="0"/>
      <w:divBdr>
        <w:top w:val="none" w:sz="0" w:space="0" w:color="auto"/>
        <w:left w:val="none" w:sz="0" w:space="0" w:color="auto"/>
        <w:bottom w:val="none" w:sz="0" w:space="0" w:color="auto"/>
        <w:right w:val="none" w:sz="0" w:space="0" w:color="auto"/>
      </w:divBdr>
    </w:div>
    <w:div w:id="747269568">
      <w:bodyDiv w:val="1"/>
      <w:marLeft w:val="0"/>
      <w:marRight w:val="0"/>
      <w:marTop w:val="0"/>
      <w:marBottom w:val="0"/>
      <w:divBdr>
        <w:top w:val="none" w:sz="0" w:space="0" w:color="auto"/>
        <w:left w:val="none" w:sz="0" w:space="0" w:color="auto"/>
        <w:bottom w:val="none" w:sz="0" w:space="0" w:color="auto"/>
        <w:right w:val="none" w:sz="0" w:space="0" w:color="auto"/>
      </w:divBdr>
    </w:div>
    <w:div w:id="748382375">
      <w:bodyDiv w:val="1"/>
      <w:marLeft w:val="0"/>
      <w:marRight w:val="0"/>
      <w:marTop w:val="0"/>
      <w:marBottom w:val="0"/>
      <w:divBdr>
        <w:top w:val="none" w:sz="0" w:space="0" w:color="auto"/>
        <w:left w:val="none" w:sz="0" w:space="0" w:color="auto"/>
        <w:bottom w:val="none" w:sz="0" w:space="0" w:color="auto"/>
        <w:right w:val="none" w:sz="0" w:space="0" w:color="auto"/>
      </w:divBdr>
    </w:div>
    <w:div w:id="759301299">
      <w:bodyDiv w:val="1"/>
      <w:marLeft w:val="0"/>
      <w:marRight w:val="0"/>
      <w:marTop w:val="0"/>
      <w:marBottom w:val="0"/>
      <w:divBdr>
        <w:top w:val="none" w:sz="0" w:space="0" w:color="auto"/>
        <w:left w:val="none" w:sz="0" w:space="0" w:color="auto"/>
        <w:bottom w:val="none" w:sz="0" w:space="0" w:color="auto"/>
        <w:right w:val="none" w:sz="0" w:space="0" w:color="auto"/>
      </w:divBdr>
    </w:div>
    <w:div w:id="762841770">
      <w:bodyDiv w:val="1"/>
      <w:marLeft w:val="0"/>
      <w:marRight w:val="0"/>
      <w:marTop w:val="0"/>
      <w:marBottom w:val="0"/>
      <w:divBdr>
        <w:top w:val="none" w:sz="0" w:space="0" w:color="auto"/>
        <w:left w:val="none" w:sz="0" w:space="0" w:color="auto"/>
        <w:bottom w:val="none" w:sz="0" w:space="0" w:color="auto"/>
        <w:right w:val="none" w:sz="0" w:space="0" w:color="auto"/>
      </w:divBdr>
    </w:div>
    <w:div w:id="769156568">
      <w:bodyDiv w:val="1"/>
      <w:marLeft w:val="0"/>
      <w:marRight w:val="0"/>
      <w:marTop w:val="0"/>
      <w:marBottom w:val="0"/>
      <w:divBdr>
        <w:top w:val="none" w:sz="0" w:space="0" w:color="auto"/>
        <w:left w:val="none" w:sz="0" w:space="0" w:color="auto"/>
        <w:bottom w:val="none" w:sz="0" w:space="0" w:color="auto"/>
        <w:right w:val="none" w:sz="0" w:space="0" w:color="auto"/>
      </w:divBdr>
    </w:div>
    <w:div w:id="769936260">
      <w:bodyDiv w:val="1"/>
      <w:marLeft w:val="0"/>
      <w:marRight w:val="0"/>
      <w:marTop w:val="0"/>
      <w:marBottom w:val="0"/>
      <w:divBdr>
        <w:top w:val="none" w:sz="0" w:space="0" w:color="auto"/>
        <w:left w:val="none" w:sz="0" w:space="0" w:color="auto"/>
        <w:bottom w:val="none" w:sz="0" w:space="0" w:color="auto"/>
        <w:right w:val="none" w:sz="0" w:space="0" w:color="auto"/>
      </w:divBdr>
    </w:div>
    <w:div w:id="773095190">
      <w:bodyDiv w:val="1"/>
      <w:marLeft w:val="0"/>
      <w:marRight w:val="0"/>
      <w:marTop w:val="0"/>
      <w:marBottom w:val="0"/>
      <w:divBdr>
        <w:top w:val="none" w:sz="0" w:space="0" w:color="auto"/>
        <w:left w:val="none" w:sz="0" w:space="0" w:color="auto"/>
        <w:bottom w:val="none" w:sz="0" w:space="0" w:color="auto"/>
        <w:right w:val="none" w:sz="0" w:space="0" w:color="auto"/>
      </w:divBdr>
    </w:div>
    <w:div w:id="805858337">
      <w:bodyDiv w:val="1"/>
      <w:marLeft w:val="0"/>
      <w:marRight w:val="0"/>
      <w:marTop w:val="0"/>
      <w:marBottom w:val="0"/>
      <w:divBdr>
        <w:top w:val="none" w:sz="0" w:space="0" w:color="auto"/>
        <w:left w:val="none" w:sz="0" w:space="0" w:color="auto"/>
        <w:bottom w:val="none" w:sz="0" w:space="0" w:color="auto"/>
        <w:right w:val="none" w:sz="0" w:space="0" w:color="auto"/>
      </w:divBdr>
    </w:div>
    <w:div w:id="808745032">
      <w:bodyDiv w:val="1"/>
      <w:marLeft w:val="0"/>
      <w:marRight w:val="0"/>
      <w:marTop w:val="0"/>
      <w:marBottom w:val="0"/>
      <w:divBdr>
        <w:top w:val="none" w:sz="0" w:space="0" w:color="auto"/>
        <w:left w:val="none" w:sz="0" w:space="0" w:color="auto"/>
        <w:bottom w:val="none" w:sz="0" w:space="0" w:color="auto"/>
        <w:right w:val="none" w:sz="0" w:space="0" w:color="auto"/>
      </w:divBdr>
    </w:div>
    <w:div w:id="820346262">
      <w:bodyDiv w:val="1"/>
      <w:marLeft w:val="0"/>
      <w:marRight w:val="0"/>
      <w:marTop w:val="0"/>
      <w:marBottom w:val="0"/>
      <w:divBdr>
        <w:top w:val="none" w:sz="0" w:space="0" w:color="auto"/>
        <w:left w:val="none" w:sz="0" w:space="0" w:color="auto"/>
        <w:bottom w:val="none" w:sz="0" w:space="0" w:color="auto"/>
        <w:right w:val="none" w:sz="0" w:space="0" w:color="auto"/>
      </w:divBdr>
    </w:div>
    <w:div w:id="827211062">
      <w:bodyDiv w:val="1"/>
      <w:marLeft w:val="0"/>
      <w:marRight w:val="0"/>
      <w:marTop w:val="0"/>
      <w:marBottom w:val="0"/>
      <w:divBdr>
        <w:top w:val="none" w:sz="0" w:space="0" w:color="auto"/>
        <w:left w:val="none" w:sz="0" w:space="0" w:color="auto"/>
        <w:bottom w:val="none" w:sz="0" w:space="0" w:color="auto"/>
        <w:right w:val="none" w:sz="0" w:space="0" w:color="auto"/>
      </w:divBdr>
    </w:div>
    <w:div w:id="833423578">
      <w:bodyDiv w:val="1"/>
      <w:marLeft w:val="0"/>
      <w:marRight w:val="0"/>
      <w:marTop w:val="0"/>
      <w:marBottom w:val="0"/>
      <w:divBdr>
        <w:top w:val="none" w:sz="0" w:space="0" w:color="auto"/>
        <w:left w:val="none" w:sz="0" w:space="0" w:color="auto"/>
        <w:bottom w:val="none" w:sz="0" w:space="0" w:color="auto"/>
        <w:right w:val="none" w:sz="0" w:space="0" w:color="auto"/>
      </w:divBdr>
    </w:div>
    <w:div w:id="843058378">
      <w:bodyDiv w:val="1"/>
      <w:marLeft w:val="0"/>
      <w:marRight w:val="0"/>
      <w:marTop w:val="0"/>
      <w:marBottom w:val="0"/>
      <w:divBdr>
        <w:top w:val="none" w:sz="0" w:space="0" w:color="auto"/>
        <w:left w:val="none" w:sz="0" w:space="0" w:color="auto"/>
        <w:bottom w:val="none" w:sz="0" w:space="0" w:color="auto"/>
        <w:right w:val="none" w:sz="0" w:space="0" w:color="auto"/>
      </w:divBdr>
    </w:div>
    <w:div w:id="870536516">
      <w:bodyDiv w:val="1"/>
      <w:marLeft w:val="0"/>
      <w:marRight w:val="0"/>
      <w:marTop w:val="0"/>
      <w:marBottom w:val="0"/>
      <w:divBdr>
        <w:top w:val="none" w:sz="0" w:space="0" w:color="auto"/>
        <w:left w:val="none" w:sz="0" w:space="0" w:color="auto"/>
        <w:bottom w:val="none" w:sz="0" w:space="0" w:color="auto"/>
        <w:right w:val="none" w:sz="0" w:space="0" w:color="auto"/>
      </w:divBdr>
    </w:div>
    <w:div w:id="878854993">
      <w:bodyDiv w:val="1"/>
      <w:marLeft w:val="0"/>
      <w:marRight w:val="0"/>
      <w:marTop w:val="0"/>
      <w:marBottom w:val="0"/>
      <w:divBdr>
        <w:top w:val="none" w:sz="0" w:space="0" w:color="auto"/>
        <w:left w:val="none" w:sz="0" w:space="0" w:color="auto"/>
        <w:bottom w:val="none" w:sz="0" w:space="0" w:color="auto"/>
        <w:right w:val="none" w:sz="0" w:space="0" w:color="auto"/>
      </w:divBdr>
    </w:div>
    <w:div w:id="882522893">
      <w:bodyDiv w:val="1"/>
      <w:marLeft w:val="0"/>
      <w:marRight w:val="0"/>
      <w:marTop w:val="0"/>
      <w:marBottom w:val="0"/>
      <w:divBdr>
        <w:top w:val="none" w:sz="0" w:space="0" w:color="auto"/>
        <w:left w:val="none" w:sz="0" w:space="0" w:color="auto"/>
        <w:bottom w:val="none" w:sz="0" w:space="0" w:color="auto"/>
        <w:right w:val="none" w:sz="0" w:space="0" w:color="auto"/>
      </w:divBdr>
    </w:div>
    <w:div w:id="900018898">
      <w:bodyDiv w:val="1"/>
      <w:marLeft w:val="0"/>
      <w:marRight w:val="0"/>
      <w:marTop w:val="0"/>
      <w:marBottom w:val="0"/>
      <w:divBdr>
        <w:top w:val="none" w:sz="0" w:space="0" w:color="auto"/>
        <w:left w:val="none" w:sz="0" w:space="0" w:color="auto"/>
        <w:bottom w:val="none" w:sz="0" w:space="0" w:color="auto"/>
        <w:right w:val="none" w:sz="0" w:space="0" w:color="auto"/>
      </w:divBdr>
    </w:div>
    <w:div w:id="905336138">
      <w:bodyDiv w:val="1"/>
      <w:marLeft w:val="0"/>
      <w:marRight w:val="0"/>
      <w:marTop w:val="0"/>
      <w:marBottom w:val="0"/>
      <w:divBdr>
        <w:top w:val="none" w:sz="0" w:space="0" w:color="auto"/>
        <w:left w:val="none" w:sz="0" w:space="0" w:color="auto"/>
        <w:bottom w:val="none" w:sz="0" w:space="0" w:color="auto"/>
        <w:right w:val="none" w:sz="0" w:space="0" w:color="auto"/>
      </w:divBdr>
    </w:div>
    <w:div w:id="921646593">
      <w:bodyDiv w:val="1"/>
      <w:marLeft w:val="0"/>
      <w:marRight w:val="0"/>
      <w:marTop w:val="0"/>
      <w:marBottom w:val="0"/>
      <w:divBdr>
        <w:top w:val="none" w:sz="0" w:space="0" w:color="auto"/>
        <w:left w:val="none" w:sz="0" w:space="0" w:color="auto"/>
        <w:bottom w:val="none" w:sz="0" w:space="0" w:color="auto"/>
        <w:right w:val="none" w:sz="0" w:space="0" w:color="auto"/>
      </w:divBdr>
    </w:div>
    <w:div w:id="933704521">
      <w:bodyDiv w:val="1"/>
      <w:marLeft w:val="0"/>
      <w:marRight w:val="0"/>
      <w:marTop w:val="0"/>
      <w:marBottom w:val="0"/>
      <w:divBdr>
        <w:top w:val="none" w:sz="0" w:space="0" w:color="auto"/>
        <w:left w:val="none" w:sz="0" w:space="0" w:color="auto"/>
        <w:bottom w:val="none" w:sz="0" w:space="0" w:color="auto"/>
        <w:right w:val="none" w:sz="0" w:space="0" w:color="auto"/>
      </w:divBdr>
    </w:div>
    <w:div w:id="958145235">
      <w:bodyDiv w:val="1"/>
      <w:marLeft w:val="0"/>
      <w:marRight w:val="0"/>
      <w:marTop w:val="0"/>
      <w:marBottom w:val="0"/>
      <w:divBdr>
        <w:top w:val="none" w:sz="0" w:space="0" w:color="auto"/>
        <w:left w:val="none" w:sz="0" w:space="0" w:color="auto"/>
        <w:bottom w:val="none" w:sz="0" w:space="0" w:color="auto"/>
        <w:right w:val="none" w:sz="0" w:space="0" w:color="auto"/>
      </w:divBdr>
    </w:div>
    <w:div w:id="964235689">
      <w:bodyDiv w:val="1"/>
      <w:marLeft w:val="0"/>
      <w:marRight w:val="0"/>
      <w:marTop w:val="0"/>
      <w:marBottom w:val="0"/>
      <w:divBdr>
        <w:top w:val="none" w:sz="0" w:space="0" w:color="auto"/>
        <w:left w:val="none" w:sz="0" w:space="0" w:color="auto"/>
        <w:bottom w:val="none" w:sz="0" w:space="0" w:color="auto"/>
        <w:right w:val="none" w:sz="0" w:space="0" w:color="auto"/>
      </w:divBdr>
    </w:div>
    <w:div w:id="1027146734">
      <w:bodyDiv w:val="1"/>
      <w:marLeft w:val="0"/>
      <w:marRight w:val="0"/>
      <w:marTop w:val="0"/>
      <w:marBottom w:val="0"/>
      <w:divBdr>
        <w:top w:val="none" w:sz="0" w:space="0" w:color="auto"/>
        <w:left w:val="none" w:sz="0" w:space="0" w:color="auto"/>
        <w:bottom w:val="none" w:sz="0" w:space="0" w:color="auto"/>
        <w:right w:val="none" w:sz="0" w:space="0" w:color="auto"/>
      </w:divBdr>
    </w:div>
    <w:div w:id="1037049571">
      <w:bodyDiv w:val="1"/>
      <w:marLeft w:val="0"/>
      <w:marRight w:val="0"/>
      <w:marTop w:val="0"/>
      <w:marBottom w:val="0"/>
      <w:divBdr>
        <w:top w:val="none" w:sz="0" w:space="0" w:color="auto"/>
        <w:left w:val="none" w:sz="0" w:space="0" w:color="auto"/>
        <w:bottom w:val="none" w:sz="0" w:space="0" w:color="auto"/>
        <w:right w:val="none" w:sz="0" w:space="0" w:color="auto"/>
      </w:divBdr>
    </w:div>
    <w:div w:id="1038091146">
      <w:bodyDiv w:val="1"/>
      <w:marLeft w:val="0"/>
      <w:marRight w:val="0"/>
      <w:marTop w:val="0"/>
      <w:marBottom w:val="0"/>
      <w:divBdr>
        <w:top w:val="none" w:sz="0" w:space="0" w:color="auto"/>
        <w:left w:val="none" w:sz="0" w:space="0" w:color="auto"/>
        <w:bottom w:val="none" w:sz="0" w:space="0" w:color="auto"/>
        <w:right w:val="none" w:sz="0" w:space="0" w:color="auto"/>
      </w:divBdr>
    </w:div>
    <w:div w:id="1056317114">
      <w:bodyDiv w:val="1"/>
      <w:marLeft w:val="0"/>
      <w:marRight w:val="0"/>
      <w:marTop w:val="0"/>
      <w:marBottom w:val="0"/>
      <w:divBdr>
        <w:top w:val="none" w:sz="0" w:space="0" w:color="auto"/>
        <w:left w:val="none" w:sz="0" w:space="0" w:color="auto"/>
        <w:bottom w:val="none" w:sz="0" w:space="0" w:color="auto"/>
        <w:right w:val="none" w:sz="0" w:space="0" w:color="auto"/>
      </w:divBdr>
    </w:div>
    <w:div w:id="1062487006">
      <w:bodyDiv w:val="1"/>
      <w:marLeft w:val="0"/>
      <w:marRight w:val="0"/>
      <w:marTop w:val="0"/>
      <w:marBottom w:val="0"/>
      <w:divBdr>
        <w:top w:val="none" w:sz="0" w:space="0" w:color="auto"/>
        <w:left w:val="none" w:sz="0" w:space="0" w:color="auto"/>
        <w:bottom w:val="none" w:sz="0" w:space="0" w:color="auto"/>
        <w:right w:val="none" w:sz="0" w:space="0" w:color="auto"/>
      </w:divBdr>
    </w:div>
    <w:div w:id="1064260192">
      <w:bodyDiv w:val="1"/>
      <w:marLeft w:val="0"/>
      <w:marRight w:val="0"/>
      <w:marTop w:val="0"/>
      <w:marBottom w:val="0"/>
      <w:divBdr>
        <w:top w:val="none" w:sz="0" w:space="0" w:color="auto"/>
        <w:left w:val="none" w:sz="0" w:space="0" w:color="auto"/>
        <w:bottom w:val="none" w:sz="0" w:space="0" w:color="auto"/>
        <w:right w:val="none" w:sz="0" w:space="0" w:color="auto"/>
      </w:divBdr>
    </w:div>
    <w:div w:id="1065878905">
      <w:bodyDiv w:val="1"/>
      <w:marLeft w:val="0"/>
      <w:marRight w:val="0"/>
      <w:marTop w:val="0"/>
      <w:marBottom w:val="0"/>
      <w:divBdr>
        <w:top w:val="none" w:sz="0" w:space="0" w:color="auto"/>
        <w:left w:val="none" w:sz="0" w:space="0" w:color="auto"/>
        <w:bottom w:val="none" w:sz="0" w:space="0" w:color="auto"/>
        <w:right w:val="none" w:sz="0" w:space="0" w:color="auto"/>
      </w:divBdr>
    </w:div>
    <w:div w:id="1080129524">
      <w:bodyDiv w:val="1"/>
      <w:marLeft w:val="0"/>
      <w:marRight w:val="0"/>
      <w:marTop w:val="0"/>
      <w:marBottom w:val="0"/>
      <w:divBdr>
        <w:top w:val="none" w:sz="0" w:space="0" w:color="auto"/>
        <w:left w:val="none" w:sz="0" w:space="0" w:color="auto"/>
        <w:bottom w:val="none" w:sz="0" w:space="0" w:color="auto"/>
        <w:right w:val="none" w:sz="0" w:space="0" w:color="auto"/>
      </w:divBdr>
    </w:div>
    <w:div w:id="1094209340">
      <w:bodyDiv w:val="1"/>
      <w:marLeft w:val="0"/>
      <w:marRight w:val="0"/>
      <w:marTop w:val="0"/>
      <w:marBottom w:val="0"/>
      <w:divBdr>
        <w:top w:val="none" w:sz="0" w:space="0" w:color="auto"/>
        <w:left w:val="none" w:sz="0" w:space="0" w:color="auto"/>
        <w:bottom w:val="none" w:sz="0" w:space="0" w:color="auto"/>
        <w:right w:val="none" w:sz="0" w:space="0" w:color="auto"/>
      </w:divBdr>
    </w:div>
    <w:div w:id="1122193480">
      <w:bodyDiv w:val="1"/>
      <w:marLeft w:val="0"/>
      <w:marRight w:val="0"/>
      <w:marTop w:val="0"/>
      <w:marBottom w:val="0"/>
      <w:divBdr>
        <w:top w:val="none" w:sz="0" w:space="0" w:color="auto"/>
        <w:left w:val="none" w:sz="0" w:space="0" w:color="auto"/>
        <w:bottom w:val="none" w:sz="0" w:space="0" w:color="auto"/>
        <w:right w:val="none" w:sz="0" w:space="0" w:color="auto"/>
      </w:divBdr>
    </w:div>
    <w:div w:id="1140195717">
      <w:bodyDiv w:val="1"/>
      <w:marLeft w:val="0"/>
      <w:marRight w:val="0"/>
      <w:marTop w:val="0"/>
      <w:marBottom w:val="0"/>
      <w:divBdr>
        <w:top w:val="none" w:sz="0" w:space="0" w:color="auto"/>
        <w:left w:val="none" w:sz="0" w:space="0" w:color="auto"/>
        <w:bottom w:val="none" w:sz="0" w:space="0" w:color="auto"/>
        <w:right w:val="none" w:sz="0" w:space="0" w:color="auto"/>
      </w:divBdr>
    </w:div>
    <w:div w:id="1172725470">
      <w:bodyDiv w:val="1"/>
      <w:marLeft w:val="0"/>
      <w:marRight w:val="0"/>
      <w:marTop w:val="0"/>
      <w:marBottom w:val="0"/>
      <w:divBdr>
        <w:top w:val="none" w:sz="0" w:space="0" w:color="auto"/>
        <w:left w:val="none" w:sz="0" w:space="0" w:color="auto"/>
        <w:bottom w:val="none" w:sz="0" w:space="0" w:color="auto"/>
        <w:right w:val="none" w:sz="0" w:space="0" w:color="auto"/>
      </w:divBdr>
    </w:div>
    <w:div w:id="1216434052">
      <w:bodyDiv w:val="1"/>
      <w:marLeft w:val="0"/>
      <w:marRight w:val="0"/>
      <w:marTop w:val="0"/>
      <w:marBottom w:val="0"/>
      <w:divBdr>
        <w:top w:val="none" w:sz="0" w:space="0" w:color="auto"/>
        <w:left w:val="none" w:sz="0" w:space="0" w:color="auto"/>
        <w:bottom w:val="none" w:sz="0" w:space="0" w:color="auto"/>
        <w:right w:val="none" w:sz="0" w:space="0" w:color="auto"/>
      </w:divBdr>
    </w:div>
    <w:div w:id="1217007781">
      <w:bodyDiv w:val="1"/>
      <w:marLeft w:val="0"/>
      <w:marRight w:val="0"/>
      <w:marTop w:val="0"/>
      <w:marBottom w:val="0"/>
      <w:divBdr>
        <w:top w:val="none" w:sz="0" w:space="0" w:color="auto"/>
        <w:left w:val="none" w:sz="0" w:space="0" w:color="auto"/>
        <w:bottom w:val="none" w:sz="0" w:space="0" w:color="auto"/>
        <w:right w:val="none" w:sz="0" w:space="0" w:color="auto"/>
      </w:divBdr>
    </w:div>
    <w:div w:id="1217275758">
      <w:bodyDiv w:val="1"/>
      <w:marLeft w:val="0"/>
      <w:marRight w:val="0"/>
      <w:marTop w:val="0"/>
      <w:marBottom w:val="0"/>
      <w:divBdr>
        <w:top w:val="none" w:sz="0" w:space="0" w:color="auto"/>
        <w:left w:val="none" w:sz="0" w:space="0" w:color="auto"/>
        <w:bottom w:val="none" w:sz="0" w:space="0" w:color="auto"/>
        <w:right w:val="none" w:sz="0" w:space="0" w:color="auto"/>
      </w:divBdr>
    </w:div>
    <w:div w:id="1227062815">
      <w:bodyDiv w:val="1"/>
      <w:marLeft w:val="0"/>
      <w:marRight w:val="0"/>
      <w:marTop w:val="0"/>
      <w:marBottom w:val="0"/>
      <w:divBdr>
        <w:top w:val="none" w:sz="0" w:space="0" w:color="auto"/>
        <w:left w:val="none" w:sz="0" w:space="0" w:color="auto"/>
        <w:bottom w:val="none" w:sz="0" w:space="0" w:color="auto"/>
        <w:right w:val="none" w:sz="0" w:space="0" w:color="auto"/>
      </w:divBdr>
    </w:div>
    <w:div w:id="1233783226">
      <w:bodyDiv w:val="1"/>
      <w:marLeft w:val="0"/>
      <w:marRight w:val="0"/>
      <w:marTop w:val="0"/>
      <w:marBottom w:val="0"/>
      <w:divBdr>
        <w:top w:val="none" w:sz="0" w:space="0" w:color="auto"/>
        <w:left w:val="none" w:sz="0" w:space="0" w:color="auto"/>
        <w:bottom w:val="none" w:sz="0" w:space="0" w:color="auto"/>
        <w:right w:val="none" w:sz="0" w:space="0" w:color="auto"/>
      </w:divBdr>
    </w:div>
    <w:div w:id="1282809767">
      <w:bodyDiv w:val="1"/>
      <w:marLeft w:val="0"/>
      <w:marRight w:val="0"/>
      <w:marTop w:val="0"/>
      <w:marBottom w:val="0"/>
      <w:divBdr>
        <w:top w:val="none" w:sz="0" w:space="0" w:color="auto"/>
        <w:left w:val="none" w:sz="0" w:space="0" w:color="auto"/>
        <w:bottom w:val="none" w:sz="0" w:space="0" w:color="auto"/>
        <w:right w:val="none" w:sz="0" w:space="0" w:color="auto"/>
      </w:divBdr>
    </w:div>
    <w:div w:id="1300573965">
      <w:bodyDiv w:val="1"/>
      <w:marLeft w:val="0"/>
      <w:marRight w:val="0"/>
      <w:marTop w:val="0"/>
      <w:marBottom w:val="0"/>
      <w:divBdr>
        <w:top w:val="none" w:sz="0" w:space="0" w:color="auto"/>
        <w:left w:val="none" w:sz="0" w:space="0" w:color="auto"/>
        <w:bottom w:val="none" w:sz="0" w:space="0" w:color="auto"/>
        <w:right w:val="none" w:sz="0" w:space="0" w:color="auto"/>
      </w:divBdr>
    </w:div>
    <w:div w:id="1325940409">
      <w:bodyDiv w:val="1"/>
      <w:marLeft w:val="0"/>
      <w:marRight w:val="0"/>
      <w:marTop w:val="0"/>
      <w:marBottom w:val="0"/>
      <w:divBdr>
        <w:top w:val="none" w:sz="0" w:space="0" w:color="auto"/>
        <w:left w:val="none" w:sz="0" w:space="0" w:color="auto"/>
        <w:bottom w:val="none" w:sz="0" w:space="0" w:color="auto"/>
        <w:right w:val="none" w:sz="0" w:space="0" w:color="auto"/>
      </w:divBdr>
    </w:div>
    <w:div w:id="1362783300">
      <w:bodyDiv w:val="1"/>
      <w:marLeft w:val="0"/>
      <w:marRight w:val="0"/>
      <w:marTop w:val="0"/>
      <w:marBottom w:val="0"/>
      <w:divBdr>
        <w:top w:val="none" w:sz="0" w:space="0" w:color="auto"/>
        <w:left w:val="none" w:sz="0" w:space="0" w:color="auto"/>
        <w:bottom w:val="none" w:sz="0" w:space="0" w:color="auto"/>
        <w:right w:val="none" w:sz="0" w:space="0" w:color="auto"/>
      </w:divBdr>
    </w:div>
    <w:div w:id="1415975849">
      <w:bodyDiv w:val="1"/>
      <w:marLeft w:val="0"/>
      <w:marRight w:val="0"/>
      <w:marTop w:val="0"/>
      <w:marBottom w:val="0"/>
      <w:divBdr>
        <w:top w:val="none" w:sz="0" w:space="0" w:color="auto"/>
        <w:left w:val="none" w:sz="0" w:space="0" w:color="auto"/>
        <w:bottom w:val="none" w:sz="0" w:space="0" w:color="auto"/>
        <w:right w:val="none" w:sz="0" w:space="0" w:color="auto"/>
      </w:divBdr>
    </w:div>
    <w:div w:id="1428186118">
      <w:bodyDiv w:val="1"/>
      <w:marLeft w:val="0"/>
      <w:marRight w:val="0"/>
      <w:marTop w:val="0"/>
      <w:marBottom w:val="0"/>
      <w:divBdr>
        <w:top w:val="none" w:sz="0" w:space="0" w:color="auto"/>
        <w:left w:val="none" w:sz="0" w:space="0" w:color="auto"/>
        <w:bottom w:val="none" w:sz="0" w:space="0" w:color="auto"/>
        <w:right w:val="none" w:sz="0" w:space="0" w:color="auto"/>
      </w:divBdr>
    </w:div>
    <w:div w:id="1431317545">
      <w:bodyDiv w:val="1"/>
      <w:marLeft w:val="0"/>
      <w:marRight w:val="0"/>
      <w:marTop w:val="0"/>
      <w:marBottom w:val="0"/>
      <w:divBdr>
        <w:top w:val="none" w:sz="0" w:space="0" w:color="auto"/>
        <w:left w:val="none" w:sz="0" w:space="0" w:color="auto"/>
        <w:bottom w:val="none" w:sz="0" w:space="0" w:color="auto"/>
        <w:right w:val="none" w:sz="0" w:space="0" w:color="auto"/>
      </w:divBdr>
    </w:div>
    <w:div w:id="1437865889">
      <w:bodyDiv w:val="1"/>
      <w:marLeft w:val="0"/>
      <w:marRight w:val="0"/>
      <w:marTop w:val="0"/>
      <w:marBottom w:val="0"/>
      <w:divBdr>
        <w:top w:val="none" w:sz="0" w:space="0" w:color="auto"/>
        <w:left w:val="none" w:sz="0" w:space="0" w:color="auto"/>
        <w:bottom w:val="none" w:sz="0" w:space="0" w:color="auto"/>
        <w:right w:val="none" w:sz="0" w:space="0" w:color="auto"/>
      </w:divBdr>
    </w:div>
    <w:div w:id="1439182288">
      <w:bodyDiv w:val="1"/>
      <w:marLeft w:val="0"/>
      <w:marRight w:val="0"/>
      <w:marTop w:val="0"/>
      <w:marBottom w:val="0"/>
      <w:divBdr>
        <w:top w:val="none" w:sz="0" w:space="0" w:color="auto"/>
        <w:left w:val="none" w:sz="0" w:space="0" w:color="auto"/>
        <w:bottom w:val="none" w:sz="0" w:space="0" w:color="auto"/>
        <w:right w:val="none" w:sz="0" w:space="0" w:color="auto"/>
      </w:divBdr>
    </w:div>
    <w:div w:id="1462453267">
      <w:bodyDiv w:val="1"/>
      <w:marLeft w:val="0"/>
      <w:marRight w:val="0"/>
      <w:marTop w:val="0"/>
      <w:marBottom w:val="0"/>
      <w:divBdr>
        <w:top w:val="none" w:sz="0" w:space="0" w:color="auto"/>
        <w:left w:val="none" w:sz="0" w:space="0" w:color="auto"/>
        <w:bottom w:val="none" w:sz="0" w:space="0" w:color="auto"/>
        <w:right w:val="none" w:sz="0" w:space="0" w:color="auto"/>
      </w:divBdr>
    </w:div>
    <w:div w:id="1484202530">
      <w:bodyDiv w:val="1"/>
      <w:marLeft w:val="0"/>
      <w:marRight w:val="0"/>
      <w:marTop w:val="0"/>
      <w:marBottom w:val="0"/>
      <w:divBdr>
        <w:top w:val="none" w:sz="0" w:space="0" w:color="auto"/>
        <w:left w:val="none" w:sz="0" w:space="0" w:color="auto"/>
        <w:bottom w:val="none" w:sz="0" w:space="0" w:color="auto"/>
        <w:right w:val="none" w:sz="0" w:space="0" w:color="auto"/>
      </w:divBdr>
    </w:div>
    <w:div w:id="1512989429">
      <w:bodyDiv w:val="1"/>
      <w:marLeft w:val="0"/>
      <w:marRight w:val="0"/>
      <w:marTop w:val="0"/>
      <w:marBottom w:val="0"/>
      <w:divBdr>
        <w:top w:val="none" w:sz="0" w:space="0" w:color="auto"/>
        <w:left w:val="none" w:sz="0" w:space="0" w:color="auto"/>
        <w:bottom w:val="none" w:sz="0" w:space="0" w:color="auto"/>
        <w:right w:val="none" w:sz="0" w:space="0" w:color="auto"/>
      </w:divBdr>
    </w:div>
    <w:div w:id="1542667547">
      <w:bodyDiv w:val="1"/>
      <w:marLeft w:val="0"/>
      <w:marRight w:val="0"/>
      <w:marTop w:val="0"/>
      <w:marBottom w:val="0"/>
      <w:divBdr>
        <w:top w:val="none" w:sz="0" w:space="0" w:color="auto"/>
        <w:left w:val="none" w:sz="0" w:space="0" w:color="auto"/>
        <w:bottom w:val="none" w:sz="0" w:space="0" w:color="auto"/>
        <w:right w:val="none" w:sz="0" w:space="0" w:color="auto"/>
      </w:divBdr>
    </w:div>
    <w:div w:id="1614703332">
      <w:bodyDiv w:val="1"/>
      <w:marLeft w:val="0"/>
      <w:marRight w:val="0"/>
      <w:marTop w:val="0"/>
      <w:marBottom w:val="0"/>
      <w:divBdr>
        <w:top w:val="none" w:sz="0" w:space="0" w:color="auto"/>
        <w:left w:val="none" w:sz="0" w:space="0" w:color="auto"/>
        <w:bottom w:val="none" w:sz="0" w:space="0" w:color="auto"/>
        <w:right w:val="none" w:sz="0" w:space="0" w:color="auto"/>
      </w:divBdr>
    </w:div>
    <w:div w:id="1651517886">
      <w:bodyDiv w:val="1"/>
      <w:marLeft w:val="0"/>
      <w:marRight w:val="0"/>
      <w:marTop w:val="0"/>
      <w:marBottom w:val="0"/>
      <w:divBdr>
        <w:top w:val="none" w:sz="0" w:space="0" w:color="auto"/>
        <w:left w:val="none" w:sz="0" w:space="0" w:color="auto"/>
        <w:bottom w:val="none" w:sz="0" w:space="0" w:color="auto"/>
        <w:right w:val="none" w:sz="0" w:space="0" w:color="auto"/>
      </w:divBdr>
    </w:div>
    <w:div w:id="1655181144">
      <w:bodyDiv w:val="1"/>
      <w:marLeft w:val="0"/>
      <w:marRight w:val="0"/>
      <w:marTop w:val="0"/>
      <w:marBottom w:val="0"/>
      <w:divBdr>
        <w:top w:val="none" w:sz="0" w:space="0" w:color="auto"/>
        <w:left w:val="none" w:sz="0" w:space="0" w:color="auto"/>
        <w:bottom w:val="none" w:sz="0" w:space="0" w:color="auto"/>
        <w:right w:val="none" w:sz="0" w:space="0" w:color="auto"/>
      </w:divBdr>
    </w:div>
    <w:div w:id="1656912978">
      <w:bodyDiv w:val="1"/>
      <w:marLeft w:val="0"/>
      <w:marRight w:val="0"/>
      <w:marTop w:val="0"/>
      <w:marBottom w:val="0"/>
      <w:divBdr>
        <w:top w:val="none" w:sz="0" w:space="0" w:color="auto"/>
        <w:left w:val="none" w:sz="0" w:space="0" w:color="auto"/>
        <w:bottom w:val="none" w:sz="0" w:space="0" w:color="auto"/>
        <w:right w:val="none" w:sz="0" w:space="0" w:color="auto"/>
      </w:divBdr>
    </w:div>
    <w:div w:id="1684822873">
      <w:bodyDiv w:val="1"/>
      <w:marLeft w:val="0"/>
      <w:marRight w:val="0"/>
      <w:marTop w:val="0"/>
      <w:marBottom w:val="0"/>
      <w:divBdr>
        <w:top w:val="none" w:sz="0" w:space="0" w:color="auto"/>
        <w:left w:val="none" w:sz="0" w:space="0" w:color="auto"/>
        <w:bottom w:val="none" w:sz="0" w:space="0" w:color="auto"/>
        <w:right w:val="none" w:sz="0" w:space="0" w:color="auto"/>
      </w:divBdr>
    </w:div>
    <w:div w:id="1691562274">
      <w:bodyDiv w:val="1"/>
      <w:marLeft w:val="0"/>
      <w:marRight w:val="0"/>
      <w:marTop w:val="0"/>
      <w:marBottom w:val="0"/>
      <w:divBdr>
        <w:top w:val="none" w:sz="0" w:space="0" w:color="auto"/>
        <w:left w:val="none" w:sz="0" w:space="0" w:color="auto"/>
        <w:bottom w:val="none" w:sz="0" w:space="0" w:color="auto"/>
        <w:right w:val="none" w:sz="0" w:space="0" w:color="auto"/>
      </w:divBdr>
    </w:div>
    <w:div w:id="1699088063">
      <w:bodyDiv w:val="1"/>
      <w:marLeft w:val="0"/>
      <w:marRight w:val="0"/>
      <w:marTop w:val="0"/>
      <w:marBottom w:val="0"/>
      <w:divBdr>
        <w:top w:val="none" w:sz="0" w:space="0" w:color="auto"/>
        <w:left w:val="none" w:sz="0" w:space="0" w:color="auto"/>
        <w:bottom w:val="none" w:sz="0" w:space="0" w:color="auto"/>
        <w:right w:val="none" w:sz="0" w:space="0" w:color="auto"/>
      </w:divBdr>
    </w:div>
    <w:div w:id="1702853874">
      <w:bodyDiv w:val="1"/>
      <w:marLeft w:val="0"/>
      <w:marRight w:val="0"/>
      <w:marTop w:val="0"/>
      <w:marBottom w:val="0"/>
      <w:divBdr>
        <w:top w:val="none" w:sz="0" w:space="0" w:color="auto"/>
        <w:left w:val="none" w:sz="0" w:space="0" w:color="auto"/>
        <w:bottom w:val="none" w:sz="0" w:space="0" w:color="auto"/>
        <w:right w:val="none" w:sz="0" w:space="0" w:color="auto"/>
      </w:divBdr>
    </w:div>
    <w:div w:id="1709449434">
      <w:bodyDiv w:val="1"/>
      <w:marLeft w:val="0"/>
      <w:marRight w:val="0"/>
      <w:marTop w:val="0"/>
      <w:marBottom w:val="0"/>
      <w:divBdr>
        <w:top w:val="none" w:sz="0" w:space="0" w:color="auto"/>
        <w:left w:val="none" w:sz="0" w:space="0" w:color="auto"/>
        <w:bottom w:val="none" w:sz="0" w:space="0" w:color="auto"/>
        <w:right w:val="none" w:sz="0" w:space="0" w:color="auto"/>
      </w:divBdr>
    </w:div>
    <w:div w:id="1727026666">
      <w:bodyDiv w:val="1"/>
      <w:marLeft w:val="0"/>
      <w:marRight w:val="0"/>
      <w:marTop w:val="0"/>
      <w:marBottom w:val="0"/>
      <w:divBdr>
        <w:top w:val="none" w:sz="0" w:space="0" w:color="auto"/>
        <w:left w:val="none" w:sz="0" w:space="0" w:color="auto"/>
        <w:bottom w:val="none" w:sz="0" w:space="0" w:color="auto"/>
        <w:right w:val="none" w:sz="0" w:space="0" w:color="auto"/>
      </w:divBdr>
    </w:div>
    <w:div w:id="1753357779">
      <w:bodyDiv w:val="1"/>
      <w:marLeft w:val="0"/>
      <w:marRight w:val="0"/>
      <w:marTop w:val="0"/>
      <w:marBottom w:val="0"/>
      <w:divBdr>
        <w:top w:val="none" w:sz="0" w:space="0" w:color="auto"/>
        <w:left w:val="none" w:sz="0" w:space="0" w:color="auto"/>
        <w:bottom w:val="none" w:sz="0" w:space="0" w:color="auto"/>
        <w:right w:val="none" w:sz="0" w:space="0" w:color="auto"/>
      </w:divBdr>
    </w:div>
    <w:div w:id="1783845597">
      <w:bodyDiv w:val="1"/>
      <w:marLeft w:val="0"/>
      <w:marRight w:val="0"/>
      <w:marTop w:val="0"/>
      <w:marBottom w:val="0"/>
      <w:divBdr>
        <w:top w:val="none" w:sz="0" w:space="0" w:color="auto"/>
        <w:left w:val="none" w:sz="0" w:space="0" w:color="auto"/>
        <w:bottom w:val="none" w:sz="0" w:space="0" w:color="auto"/>
        <w:right w:val="none" w:sz="0" w:space="0" w:color="auto"/>
      </w:divBdr>
    </w:div>
    <w:div w:id="1800219340">
      <w:bodyDiv w:val="1"/>
      <w:marLeft w:val="0"/>
      <w:marRight w:val="0"/>
      <w:marTop w:val="0"/>
      <w:marBottom w:val="0"/>
      <w:divBdr>
        <w:top w:val="none" w:sz="0" w:space="0" w:color="auto"/>
        <w:left w:val="none" w:sz="0" w:space="0" w:color="auto"/>
        <w:bottom w:val="none" w:sz="0" w:space="0" w:color="auto"/>
        <w:right w:val="none" w:sz="0" w:space="0" w:color="auto"/>
      </w:divBdr>
    </w:div>
    <w:div w:id="1844466650">
      <w:bodyDiv w:val="1"/>
      <w:marLeft w:val="0"/>
      <w:marRight w:val="0"/>
      <w:marTop w:val="0"/>
      <w:marBottom w:val="0"/>
      <w:divBdr>
        <w:top w:val="none" w:sz="0" w:space="0" w:color="auto"/>
        <w:left w:val="none" w:sz="0" w:space="0" w:color="auto"/>
        <w:bottom w:val="none" w:sz="0" w:space="0" w:color="auto"/>
        <w:right w:val="none" w:sz="0" w:space="0" w:color="auto"/>
      </w:divBdr>
    </w:div>
    <w:div w:id="1859193202">
      <w:bodyDiv w:val="1"/>
      <w:marLeft w:val="0"/>
      <w:marRight w:val="0"/>
      <w:marTop w:val="0"/>
      <w:marBottom w:val="0"/>
      <w:divBdr>
        <w:top w:val="none" w:sz="0" w:space="0" w:color="auto"/>
        <w:left w:val="none" w:sz="0" w:space="0" w:color="auto"/>
        <w:bottom w:val="none" w:sz="0" w:space="0" w:color="auto"/>
        <w:right w:val="none" w:sz="0" w:space="0" w:color="auto"/>
      </w:divBdr>
    </w:div>
    <w:div w:id="1860000836">
      <w:bodyDiv w:val="1"/>
      <w:marLeft w:val="0"/>
      <w:marRight w:val="0"/>
      <w:marTop w:val="0"/>
      <w:marBottom w:val="0"/>
      <w:divBdr>
        <w:top w:val="none" w:sz="0" w:space="0" w:color="auto"/>
        <w:left w:val="none" w:sz="0" w:space="0" w:color="auto"/>
        <w:bottom w:val="none" w:sz="0" w:space="0" w:color="auto"/>
        <w:right w:val="none" w:sz="0" w:space="0" w:color="auto"/>
      </w:divBdr>
    </w:div>
    <w:div w:id="1893225681">
      <w:bodyDiv w:val="1"/>
      <w:marLeft w:val="0"/>
      <w:marRight w:val="0"/>
      <w:marTop w:val="0"/>
      <w:marBottom w:val="0"/>
      <w:divBdr>
        <w:top w:val="none" w:sz="0" w:space="0" w:color="auto"/>
        <w:left w:val="none" w:sz="0" w:space="0" w:color="auto"/>
        <w:bottom w:val="none" w:sz="0" w:space="0" w:color="auto"/>
        <w:right w:val="none" w:sz="0" w:space="0" w:color="auto"/>
      </w:divBdr>
    </w:div>
    <w:div w:id="1902934626">
      <w:bodyDiv w:val="1"/>
      <w:marLeft w:val="0"/>
      <w:marRight w:val="0"/>
      <w:marTop w:val="0"/>
      <w:marBottom w:val="0"/>
      <w:divBdr>
        <w:top w:val="none" w:sz="0" w:space="0" w:color="auto"/>
        <w:left w:val="none" w:sz="0" w:space="0" w:color="auto"/>
        <w:bottom w:val="none" w:sz="0" w:space="0" w:color="auto"/>
        <w:right w:val="none" w:sz="0" w:space="0" w:color="auto"/>
      </w:divBdr>
    </w:div>
    <w:div w:id="1912160207">
      <w:bodyDiv w:val="1"/>
      <w:marLeft w:val="0"/>
      <w:marRight w:val="0"/>
      <w:marTop w:val="0"/>
      <w:marBottom w:val="0"/>
      <w:divBdr>
        <w:top w:val="none" w:sz="0" w:space="0" w:color="auto"/>
        <w:left w:val="none" w:sz="0" w:space="0" w:color="auto"/>
        <w:bottom w:val="none" w:sz="0" w:space="0" w:color="auto"/>
        <w:right w:val="none" w:sz="0" w:space="0" w:color="auto"/>
      </w:divBdr>
    </w:div>
    <w:div w:id="1912811325">
      <w:bodyDiv w:val="1"/>
      <w:marLeft w:val="0"/>
      <w:marRight w:val="0"/>
      <w:marTop w:val="0"/>
      <w:marBottom w:val="0"/>
      <w:divBdr>
        <w:top w:val="none" w:sz="0" w:space="0" w:color="auto"/>
        <w:left w:val="none" w:sz="0" w:space="0" w:color="auto"/>
        <w:bottom w:val="none" w:sz="0" w:space="0" w:color="auto"/>
        <w:right w:val="none" w:sz="0" w:space="0" w:color="auto"/>
      </w:divBdr>
    </w:div>
    <w:div w:id="1917091307">
      <w:bodyDiv w:val="1"/>
      <w:marLeft w:val="0"/>
      <w:marRight w:val="0"/>
      <w:marTop w:val="0"/>
      <w:marBottom w:val="0"/>
      <w:divBdr>
        <w:top w:val="none" w:sz="0" w:space="0" w:color="auto"/>
        <w:left w:val="none" w:sz="0" w:space="0" w:color="auto"/>
        <w:bottom w:val="none" w:sz="0" w:space="0" w:color="auto"/>
        <w:right w:val="none" w:sz="0" w:space="0" w:color="auto"/>
      </w:divBdr>
    </w:div>
    <w:div w:id="1962806560">
      <w:bodyDiv w:val="1"/>
      <w:marLeft w:val="0"/>
      <w:marRight w:val="0"/>
      <w:marTop w:val="0"/>
      <w:marBottom w:val="0"/>
      <w:divBdr>
        <w:top w:val="none" w:sz="0" w:space="0" w:color="auto"/>
        <w:left w:val="none" w:sz="0" w:space="0" w:color="auto"/>
        <w:bottom w:val="none" w:sz="0" w:space="0" w:color="auto"/>
        <w:right w:val="none" w:sz="0" w:space="0" w:color="auto"/>
      </w:divBdr>
    </w:div>
    <w:div w:id="1998074964">
      <w:bodyDiv w:val="1"/>
      <w:marLeft w:val="0"/>
      <w:marRight w:val="0"/>
      <w:marTop w:val="0"/>
      <w:marBottom w:val="0"/>
      <w:divBdr>
        <w:top w:val="none" w:sz="0" w:space="0" w:color="auto"/>
        <w:left w:val="none" w:sz="0" w:space="0" w:color="auto"/>
        <w:bottom w:val="none" w:sz="0" w:space="0" w:color="auto"/>
        <w:right w:val="none" w:sz="0" w:space="0" w:color="auto"/>
      </w:divBdr>
    </w:div>
    <w:div w:id="2046174143">
      <w:bodyDiv w:val="1"/>
      <w:marLeft w:val="0"/>
      <w:marRight w:val="0"/>
      <w:marTop w:val="0"/>
      <w:marBottom w:val="0"/>
      <w:divBdr>
        <w:top w:val="none" w:sz="0" w:space="0" w:color="auto"/>
        <w:left w:val="none" w:sz="0" w:space="0" w:color="auto"/>
        <w:bottom w:val="none" w:sz="0" w:space="0" w:color="auto"/>
        <w:right w:val="none" w:sz="0" w:space="0" w:color="auto"/>
      </w:divBdr>
    </w:div>
    <w:div w:id="2085450866">
      <w:bodyDiv w:val="1"/>
      <w:marLeft w:val="0"/>
      <w:marRight w:val="0"/>
      <w:marTop w:val="0"/>
      <w:marBottom w:val="0"/>
      <w:divBdr>
        <w:top w:val="none" w:sz="0" w:space="0" w:color="auto"/>
        <w:left w:val="none" w:sz="0" w:space="0" w:color="auto"/>
        <w:bottom w:val="none" w:sz="0" w:space="0" w:color="auto"/>
        <w:right w:val="none" w:sz="0" w:space="0" w:color="auto"/>
      </w:divBdr>
    </w:div>
    <w:div w:id="2114739465">
      <w:bodyDiv w:val="1"/>
      <w:marLeft w:val="0"/>
      <w:marRight w:val="0"/>
      <w:marTop w:val="0"/>
      <w:marBottom w:val="0"/>
      <w:divBdr>
        <w:top w:val="none" w:sz="0" w:space="0" w:color="auto"/>
        <w:left w:val="none" w:sz="0" w:space="0" w:color="auto"/>
        <w:bottom w:val="none" w:sz="0" w:space="0" w:color="auto"/>
        <w:right w:val="none" w:sz="0" w:space="0" w:color="auto"/>
      </w:divBdr>
    </w:div>
    <w:div w:id="2128893126">
      <w:bodyDiv w:val="1"/>
      <w:marLeft w:val="0"/>
      <w:marRight w:val="0"/>
      <w:marTop w:val="0"/>
      <w:marBottom w:val="0"/>
      <w:divBdr>
        <w:top w:val="none" w:sz="0" w:space="0" w:color="auto"/>
        <w:left w:val="none" w:sz="0" w:space="0" w:color="auto"/>
        <w:bottom w:val="none" w:sz="0" w:space="0" w:color="auto"/>
        <w:right w:val="none" w:sz="0" w:space="0" w:color="auto"/>
      </w:divBdr>
    </w:div>
    <w:div w:id="2142963591">
      <w:bodyDiv w:val="1"/>
      <w:marLeft w:val="0"/>
      <w:marRight w:val="0"/>
      <w:marTop w:val="0"/>
      <w:marBottom w:val="0"/>
      <w:divBdr>
        <w:top w:val="none" w:sz="0" w:space="0" w:color="auto"/>
        <w:left w:val="none" w:sz="0" w:space="0" w:color="auto"/>
        <w:bottom w:val="none" w:sz="0" w:space="0" w:color="auto"/>
        <w:right w:val="none" w:sz="0" w:space="0" w:color="auto"/>
      </w:divBdr>
    </w:div>
    <w:div w:id="2146923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4B3963D136B89489C303B1F134CDEFE" ma:contentTypeVersion="2" ma:contentTypeDescription="Create a new document." ma:contentTypeScope="" ma:versionID="308c9ae795ee33ed826f6ffffe232275">
  <xsd:schema xmlns:xsd="http://www.w3.org/2001/XMLSchema" xmlns:xs="http://www.w3.org/2001/XMLSchema" xmlns:p="http://schemas.microsoft.com/office/2006/metadata/properties" xmlns:ns2="3d09ae41-e7b8-4678-82ce-f613907bc86b" targetNamespace="http://schemas.microsoft.com/office/2006/metadata/properties" ma:root="true" ma:fieldsID="ae9e1e531943a4b87ea1040b939bb65d" ns2:_="">
    <xsd:import namespace="3d09ae41-e7b8-4678-82ce-f613907bc86b"/>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09ae41-e7b8-4678-82ce-f613907bc86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HarvardAnglia2008OfficeOnline.xsl" StyleName="Harvard - Anglia" Version="2008">
  <b:Source>
    <b:Tag>AI</b:Tag>
    <b:SourceType>Book</b:SourceType>
    <b:Guid>{C5A95F2A-7E3B-43F2-94AA-F3DAF8D694E0}</b:Guid>
    <b:Author>
      <b:Author>
        <b:NameList>
          <b:Person>
            <b:Last>Ian Millington</b:Last>
            <b:First>John</b:First>
            <b:Middle>Funge</b:Middle>
          </b:Person>
        </b:NameList>
      </b:Author>
    </b:Author>
    <b:Title>Artificial Intelligence for Games</b:Title>
    <b:Year>2019</b:Year>
    <b:RefOrder>4</b:RefOrder>
  </b:Source>
  <b:Source>
    <b:Tag>UAI</b:Tag>
    <b:SourceType>Report</b:SourceType>
    <b:Guid>{266DA5F1-0E3A-4225-8C97-B5F1D72984F7}</b:Guid>
    <b:Title>Unity: A general platform for intelligent agents</b:Title>
    <b:Year>2020</b:Year>
    <b:Author>
      <b:Author>
        <b:NameList>
          <b:Person>
            <b:Last>Juliani</b:Last>
            <b:First>Arthur</b:First>
            <b:Middle>and Berges, Vincent-Pierre and Teng, Ervin and Cohen, Andrew and Harper, Jonathan and Elion, Chris and Goy, Chris and Gao, Yuan and Henry, Hunter and Mattar, Marwan and Lange, Danny</b:Middle>
          </b:Person>
        </b:NameList>
      </b:Author>
    </b:Author>
    <b:RefOrder>1</b:RefOrder>
  </b:Source>
  <b:Source>
    <b:Tag>TStarBot</b:Tag>
    <b:SourceType>DocumentFromInternetSite</b:SourceType>
    <b:Guid>{3F48A8D8-04D6-4B4B-8E82-E83D933750C2}</b:Guid>
    <b:Year>2018</b:Year>
    <b:Author>
      <b:Author>
        <b:Corporate>Tencent AI Lab, China, University of Rochester, USA, Northwestern University, USA</b:Corporate>
      </b:Author>
    </b:Author>
    <b:InternetSiteTitle>Papers With Code</b:InternetSiteTitle>
    <b:Month>September</b:Month>
    <b:Day>19</b:Day>
    <b:URL>https://arxiv.org/pdf/1809.07193v3.pdf</b:URL>
    <b:Title>TStarBots: Defeating the Cheating Level Builtin AI in StarCraft II in the Full Game</b:Title>
    <b:RefOrder>3</b:RefOrder>
  </b:Source>
  <b:Source>
    <b:Tag>MRTS</b:Tag>
    <b:SourceType>DocumentFromInternetSite</b:SourceType>
    <b:Guid>{BFD9A908-F2CA-490F-BE56-05463B374C2C}</b:Guid>
    <b:Author>
      <b:Author>
        <b:NameList>
          <b:Person>
            <b:Last>Shengyi Huang and Santiago Ontañón</b:Last>
            <b:First>Chris</b:First>
            <b:Middle>Bamford, Lukasz Grela</b:Middle>
          </b:Person>
        </b:NameList>
      </b:Author>
    </b:Author>
    <b:Title>MicroRTS: Toward Affordable Full Game Real-time Strategy</b:Title>
    <b:Year>2021</b:Year>
    <b:Month>7</b:Month>
    <b:Day>8</b:Day>
    <b:URL>https://arxiv.org/pdf/2105.13807v3.pdf</b:URL>
    <b:RefOrder>2</b:RefOrder>
  </b:Source>
</b:Sourc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81975BD-F3A5-4B76-88D3-92416F194EA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565A03E-28DF-494F-BAE7-C32272330B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09ae41-e7b8-4678-82ce-f613907bc8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E1B2DDA-0B3E-436A-80A8-2A815A9FF05A}">
  <ds:schemaRefs>
    <ds:schemaRef ds:uri="http://schemas.openxmlformats.org/officeDocument/2006/bibliography"/>
  </ds:schemaRefs>
</ds:datastoreItem>
</file>

<file path=customXml/itemProps4.xml><?xml version="1.0" encoding="utf-8"?>
<ds:datastoreItem xmlns:ds="http://schemas.openxmlformats.org/officeDocument/2006/customXml" ds:itemID="{62938047-4573-473E-BF0E-290566D5959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478</TotalTime>
  <Pages>11</Pages>
  <Words>10986</Words>
  <Characters>62623</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A300C014</Company>
  <LinksUpToDate>false</LinksUpToDate>
  <CharactersWithSpaces>73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Chen</dc:creator>
  <cp:keywords/>
  <cp:lastModifiedBy>(Student) - Leo Chen</cp:lastModifiedBy>
  <cp:revision>109</cp:revision>
  <cp:lastPrinted>2023-04-20T01:32:00Z</cp:lastPrinted>
  <dcterms:created xsi:type="dcterms:W3CDTF">2016-10-27T15:18:00Z</dcterms:created>
  <dcterms:modified xsi:type="dcterms:W3CDTF">2023-04-26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B3963D136B89489C303B1F134CDEFE</vt:lpwstr>
  </property>
  <property fmtid="{D5CDD505-2E9C-101B-9397-08002B2CF9AE}" pid="3" name="ZOTERO_PREF_1">
    <vt:lpwstr>&lt;data data-version="3" zotero-version="6.0.26"&gt;&lt;session id="SE0arSl3"/&gt;&lt;style id="http://www.zotero.org/styles/harvard-dundalk-institute-of-technology" hasBibliography="1" bibliographyStyleHasBeenSet="1"/&gt;&lt;prefs&gt;&lt;pref name="fieldType" value="Field"/&gt;&lt;/pre</vt:lpwstr>
  </property>
  <property fmtid="{D5CDD505-2E9C-101B-9397-08002B2CF9AE}" pid="4" name="ZOTERO_PREF_2">
    <vt:lpwstr>fs&gt;&lt;/data&gt;</vt:lpwstr>
  </property>
</Properties>
</file>